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C9A749" w14:textId="6513726A" w:rsidR="003E22D7" w:rsidRDefault="003E22D7" w:rsidP="003E22D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01CD0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36193A34" w14:textId="77777777" w:rsidR="003E22D7" w:rsidRDefault="003E22D7" w:rsidP="003E22D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6235F68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Abarca, R. M. (2021). English Competence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Nuevos Sistemas de Comunicación e Informació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2010</w:t>
      </w:r>
      <w:r w:rsidRPr="00501CD0">
        <w:rPr>
          <w:rFonts w:ascii="Times New Roman" w:hAnsi="Times New Roman" w:cs="Times New Roman"/>
          <w:noProof/>
          <w:sz w:val="24"/>
          <w:szCs w:val="24"/>
        </w:rPr>
        <w:t>, 2013–2015.</w:t>
      </w:r>
    </w:p>
    <w:p w14:paraId="660FE1FC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Afandi, M., Chamalah, E., &amp; Wardani, O. P. (2013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MODEL DAN METODE PEMBELAJARAN DI SEKOLAH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 (Cetakan Pe). Universitas Sultan Agung Press.</w:t>
      </w:r>
    </w:p>
    <w:p w14:paraId="0A5D6C26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Aliya, H. (2021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KENALI GOOGLE CLASSROOM, MASA DEPAN LAYANAN PENGAJARAN BERBASIS ONLINE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Glints Blog. https://glints.com/id/lowongan/google-classroom-adalah/#.Y4cFnnZByUk</w:t>
      </w:r>
    </w:p>
    <w:p w14:paraId="3D0A9AFD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Amirullah. (2015). Populasi Dan Sampel (pemahaman, jenis dan teknik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Bayumedia Publishing Malang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4), 293–303.</w:t>
      </w:r>
    </w:p>
    <w:p w14:paraId="5AE8A3B1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Angelina, L. (2020). Strategi Pengelolaan Zoom Meeting Dalam Proses Pembelajaran Dimasa Pandemi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Teknologi Informasi (JUKANTI)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, 27–32. https://doi.org/10.37792/jukanti.v3i2.219</w:t>
      </w:r>
    </w:p>
    <w:p w14:paraId="29DC9797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Anggorowati, Y. D. (2022). Penggunaan Media Pembelajaran Powerpoint Interaktif Untuk Peningkatan Prestasi Belajar Bahasa Inggris Materi Narrative Text Reading Siswa MPLB SMK Negeri 3 Linggabuana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Hukum, Pendidikan &amp; Sosial Keagama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69–82.</w:t>
      </w:r>
    </w:p>
    <w:p w14:paraId="0EB050FA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Bahari, M. F. (2022). Analisa Dan Implementasi Keamanan Pesan Chatting Menggunakan Algoritma Challenge Response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SSI: Jurnal Sains Dan Teknologi Informasi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, 49–53.</w:t>
      </w:r>
    </w:p>
    <w:p w14:paraId="1D1F477C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Chen, Y. P., Lee, H. F., &amp; Wong, T. T. (2016). Epileptic seizure in primary intracranial sarcoma: a case report and literature review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Child’s Nervous System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9), 1709–1714. https://doi.org/10.1007/s00381-016-3174-3</w:t>
      </w:r>
    </w:p>
    <w:p w14:paraId="54063085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Coki, S. (2015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Kumpulan Pengerti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https://www.kumpulanpengertian.com/2015/04/pengertian-mice-menurut-para-ahli.html#:~:text=Menurut Kesrul %282004%3A8%29%2C Meeting adalah suatu pertemuan atau,dan pengurus%2C menyebarluaskan informasi terbaru%2C publikasi%2C hubungan kemasyarakatan.</w:t>
      </w:r>
    </w:p>
    <w:p w14:paraId="0C803B4E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Darmadi. (2017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engembangan Model dan Metode Pembelajaran dalam Dinamika Belajar Siswa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Deepublish.</w:t>
      </w:r>
    </w:p>
    <w:p w14:paraId="2E6FE2C6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Djamarah, S. B., &amp; Aswan, Z. (2010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Strategi Belajar Mengajar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14:paraId="155B8BB1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Ginting, A. (2010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Esensi Praktis Belajar Mengajar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Humainiora Utama Press.</w:t>
      </w:r>
    </w:p>
    <w:p w14:paraId="740ABCE5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Gunawan Tambunsaribu, &amp; Yusniaty Galingging. (2021). Masalah Yang Dihadapi Pelajar Bahasa Inggris Dalam Memahami Pelajaran Bahasa Inggris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Dialektika: Jurnal Bahasa, Sastra Dan Budaya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30–41. https://doi.org/10.33541/dia.v8i1.3110</w:t>
      </w:r>
    </w:p>
    <w:p w14:paraId="5AFD94DA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Habibi, I. (2020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IMPLEMENTASI PEMBELAJARAN PENDIDIKAN AGAMA ISLAM BERBASIS DARING (WHATSAPP GROUP, GOOGLE CLASSROOM DAN ZOOM MEETING) Ibnu Habibi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02), 161–177.</w:t>
      </w:r>
    </w:p>
    <w:p w14:paraId="4D444C2E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Handarini, O. I., &amp; Wulandari, S. S. (2020). Pembelajaran Daring Sebagai Upaya Study From Home (SFH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Administrasi Perkantoran (JPAP)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3), 465–503. file:///C:/Users/win10/Downloads/8503-Article Text-27609-1-10-20200629 (1).pdf</w:t>
      </w:r>
    </w:p>
    <w:p w14:paraId="502B6A82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Harahap, M., Mujib, A., Syahri Nasution, A., &amp; Muslim Nusantara Al-Washliyah Medan, U. (2022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Uno Math untuk Mengukur Pemahaman Konsep Luas Bangun Datar Development of Uno Math Media to Measure Understanding the Concept of Area of Flat Shapes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209–217. http://j-las.lemkomindo.org/index.php/AFOSJ-LAS</w:t>
      </w:r>
    </w:p>
    <w:p w14:paraId="2CA1E959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Hidayah, W. N. (2021). Jurnal Pendidikan Indonesia ( Japendi ) Pendidikan KONSEP SOLUSI TERHADAP PROBLEM KETERAMPILAN ( SKILLS ) BERBAHASA INGGRIS DI LEMBAGA PENDIDIKAN INDONESIA Widha Nur Hidayah * Universitas Islam Negeri Sunan Kalijaga Yogyakarta , Indonesia Email : widha.hi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apendi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0), 1824–1834.</w:t>
      </w:r>
    </w:p>
    <w:p w14:paraId="5A81D94A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Hidayat, S., Nugraha, Y., &amp; Firmansyah, Y. (2021). Memanfaatkan Teknologi Media Sosial Instagram pada Kegiatan Pembelajaran dengan Menggunakan Metode Poster in Instagram (Postingan Terbaik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CIVICS: Jurnal Pendidikan Pancasila Dan Kewarganegara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135–144. https://doi.org/10.36805/civics.v6i1.1342</w:t>
      </w:r>
    </w:p>
    <w:p w14:paraId="4279E38B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Huda, S. A. (2020). Guru kreatif di masa pandemi covid-19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Kar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21–32. http://jurnal.stkipkusumanegara.ac.id/index.php/semnara2020/article/view/856</w:t>
      </w:r>
    </w:p>
    <w:p w14:paraId="591B2868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Junaidi, R., Susanti, F., Tinggi, S., Eknomi, I., &amp; Kbp, ". (2017). Pengaruh Gaya Kepemimpinan Dan Budaya Organisasi Terhadap Kinerja Pegawai Pada Uptd Baltekkomdik Dinas Pendidikan Provinsi Sumatera Barat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Informasi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3), 13.</w:t>
      </w:r>
    </w:p>
    <w:p w14:paraId="01EA009E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Kompasiana. (2015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Antara Kata “Posting”, Mengeposkan dan Kantor Pos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Kompasiana. https://www.kompasiana.com/iskandarjet/54f9994ca33311c8568b4674/antara-kata-posting-mengeposkan-dan-kantor-pos</w:t>
      </w:r>
    </w:p>
    <w:p w14:paraId="092650EB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Kompri. (2015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Motivasi Pembelajaran Perspektif Guru dan Siswa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1DFAFE99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>Kurniawan, D. (2018). Komunikasi Model Laswell Dan Stimulus-Organism-</w:t>
      </w:r>
      <w:r w:rsidRPr="00501C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esponse Dalam Mewujudkan Pembelajaran Menyenangkan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Komunikasi Pendidik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60. https://doi.org/10.32585/jkp.v2i1.65</w:t>
      </w:r>
    </w:p>
    <w:p w14:paraId="4105F908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Latukau, Z. (2020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emanfaatan Aplikasi Online Meeting Sebagai Sarana Belajar Jarak Jauh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Kementrian Pendidikan Kebudayaan, Riste, Dan Teknologi Ayo Guru Berbagi.</w:t>
      </w:r>
    </w:p>
    <w:p w14:paraId="1D2F811C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Lubis, R. F. (2014). Writing Narrative Text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English Educatio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01), 61–76. http://jurnal.iain-padangsidimpuan.ac.id/index.php/EEJ/article/view/115</w:t>
      </w:r>
    </w:p>
    <w:p w14:paraId="4278DF32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Martono, N. (2010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(Analisis Isi dan Analisis Data Sekunder)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 (S. P. T. Utami (ed.); Revisi 2). PT. Raja Grafindo Persada. https://books.google.co.id/books?hl=id&amp;lr=&amp;id=tUl1BgAAQBAJ&amp;oi=fnd&amp;pg=PT26&amp;dq=Nanang+Martono+(2010:+75)+&amp;ots=FerfLxT2-b&amp;sig=Et36OzBcqslLIgW0pvTehxl7Uz0&amp;redir_esc=y#v=onepage&amp;q=Nanang Martono (2010%3A 75)&amp;f=false</w:t>
      </w:r>
    </w:p>
    <w:p w14:paraId="32175AB4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Mislikhah, S. (2014). Kesantunan Berbahasa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Ar-Raniry, International Journal of Islamic Studies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, 285. https://doi.org/10.20859/jar.v1i2.18</w:t>
      </w:r>
    </w:p>
    <w:p w14:paraId="44FF878D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Mubarak, M. R., Wahdah, N., Ilmiani, A. M., &amp; Hamidah, H. (2020). Zoom Cloud Meeting: Media Alternatif dalam Pembelajaran Maharah Kalam di Tengah Wabah Virus Corona (Covid-19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Arabiyatuna : Jurnal Bahasa Arab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, 211. https://doi.org/10.29240/jba.v4i2.1445</w:t>
      </w:r>
    </w:p>
    <w:p w14:paraId="1A001619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Nafsi, L. L., &amp; Trisnawati, N. (2021). Efektivitas Penggunaan Google Classroom sebagai Media Pembelajaran Mata Kuliah Aplikasi Komputer Mahasiswa Pendidikan Administrasi Perkantoran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Edukatif : Jurnal Ilmu Pendidik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38–52. https://doi.org/10.31004/edukatif.v4i1.1722</w:t>
      </w:r>
    </w:p>
    <w:p w14:paraId="105C89D0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Naomi, M. R.-P. (2007). Pengaruh Motivasi Diri Terhadap Kinerja Belajar Mahasiswa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ABMAS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7), 1–8.</w:t>
      </w:r>
    </w:p>
    <w:p w14:paraId="491FA40A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Nasution, H., &amp; Prihartini, N. (2012). Pengembangan Media Chatting Online Dengan Fitur Alih Bahasa Melalui Pendekatan Metode Rule Based Dalam Proses Penerjemahan Chat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Informatika Mulawarm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3), 94–104.</w:t>
      </w:r>
    </w:p>
    <w:p w14:paraId="5DE4E54E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Nurhayati, D. I., Yulianti, D., &amp; Mindyarto, B. N. (2019). Bahan Ajar Berbasis Problem Based Learning pada Materi Gerak Lurus untuk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Unnes Physics Education Journal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, 218. http://journal.unnes.ac.id/sju/index.php/upej%0ABahan</w:t>
      </w:r>
    </w:p>
    <w:p w14:paraId="313DBABA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O’Beidat, Z. M., &amp; Al-Jamal, D. A. (2008). The Effect of Computer Chatting on Developing Tenth Graders’ Reading and Writing Skills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ournal of Educational &amp; Psychological Sciences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04), 11–34. https://doi.org/10.12785/jeps/090412</w:t>
      </w:r>
    </w:p>
    <w:p w14:paraId="28313FCC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>Ofori, D. A., Anjarwalla, P., Mwaura, L., Jamnadass, R., Stevenson, P. C., Smith, P., Koch, W., Kukula-Koch, W., Marzec, Z., Kasperek, E., Wyszogrodzka-</w:t>
      </w:r>
      <w:r w:rsidRPr="00501C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oma, L., Szwerc, W., Asakawa, Y., Moradi, S., Barati, A., Khayyat, S. A., Roselin, L. S., Jaafar, F. M., Osman, C. P., … Slaton, N. (2020). PERANAN GURU DALAM PEMBELAJARAN DARING PADA MASA PANDEMI COVID-19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Molecules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1–12. http://clik.dva.gov.au/rehabilitation-library/1-introduction-rehabilitation%0Ahttp://www.scirp.org/journal/doi.aspx?DOI=10.4236/as.2017.81005%0Ahttp://www.scirp.org/journal/PaperDownload.aspx?DOI=10.4236/as.2012.34066%0Ahttp://dx.doi.org/10.1016/j.pbi.201</w:t>
      </w:r>
    </w:p>
    <w:p w14:paraId="046940DE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Pane, A., &amp; Darwis Dasopang, M. (2017). Belajar Dan Pembelajaran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FITRAH:Jurnal Kajian Ilmu-Ilmu Keislam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, 333. https://doi.org/10.24952/fitrah.v3i2.945</w:t>
      </w:r>
    </w:p>
    <w:p w14:paraId="54EA2A43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Pardede, A. M. H. (2022). Pengembangan Metode Pembelajaran Daring untuk SMK Pusat Keunggulan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Teknik Informatika Kaputama (JTIK)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339–346.</w:t>
      </w:r>
    </w:p>
    <w:p w14:paraId="36642D39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Puji., I. (2019). Efektivitas Senam Dalam Mengurangi Dismenore Pada REMAJA PUTRI DI SMU N 5 SEMARANG The Effectiveness of Dismenore Gymnastics for the Teenagers in SMU N 5 Semarang Dosen Pembimbing : Ns . Fatikhu Yatuni Asmara S , kep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Ilmu Kefarmasian Indonesia</w:t>
      </w:r>
      <w:r w:rsidRPr="00501CD0">
        <w:rPr>
          <w:rFonts w:ascii="Times New Roman" w:hAnsi="Times New Roman" w:cs="Times New Roman"/>
          <w:noProof/>
          <w:sz w:val="24"/>
          <w:szCs w:val="24"/>
        </w:rPr>
        <w:t>, 1–14.</w:t>
      </w:r>
    </w:p>
    <w:p w14:paraId="3C27B83A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Purnama, S. (2016). Metode Penelitian Dan Pengembangan (Pengenalan Untuk Mengembangkan Produk Pembelajaran Bahasa Arab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LITERASI (Jurnal Ilmu Pendidikan)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19. https://doi.org/10.21927/literasi.2013.4(1).19-32</w:t>
      </w:r>
    </w:p>
    <w:p w14:paraId="5AD35EB6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Rafiqah. (2013). Pengaruh Motivasi Belajar Terhadap Prestasi Belajar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ALIBKI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, 1–9.</w:t>
      </w:r>
    </w:p>
    <w:p w14:paraId="79E55D8E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Redaksi, T. (2020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Menghitung Kuota Data Terpakai Saat Video Call di Zoom dan Google Meet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Lingkar Jateng. https://lingkarjateng.com/2020/04/17/menghitung-kuota-data-terpakai-saat-video-call-di-zoom-dan-google-meet/</w:t>
      </w:r>
    </w:p>
    <w:p w14:paraId="6F4310EF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Roflin, E., Liberty, I. A., &amp; Pariyana. (2021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OPULASI, SAMPEL, VARIABEL dalam Penelitian Kedokter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 (M. Nasrudin (ed.); 1st ed.). PT. Nasya Expanding Management IKAPI. https://www.google.co.id/books/edition/POPULASI_SAMPEL_VARIABEL_DALAM_PENELITIA/ISYrEAAAQBAJ?hl=id&amp;gbpv=1&amp;dq=populasi+dan+sampel+adalah&amp;printsec=frontcover</w:t>
      </w:r>
    </w:p>
    <w:p w14:paraId="7AEDA6DE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amir Abou El-Seoud, M., Taj-Eddin, I. A. T. F., Seddiek, N., El-Khouly, M. M., &amp; Nosseir, A. (2014). E-learning and students’ motivation: A research study on the effect of e-learning on higher education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merging Technologies in Learning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4), 20–26. https://doi.org/10.3991/ijet.v9i4.3465</w:t>
      </w:r>
    </w:p>
    <w:p w14:paraId="0A279135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antika, I. W. E. (2020). Efektifitas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donesian Values and Character Education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Journal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8–19.</w:t>
      </w:r>
    </w:p>
    <w:p w14:paraId="2AFA49CA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aputra, Y. P. (2020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7 Manfaat Google Classroom Untuk Pembelajaran Online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Inovatifku. https://inovatifku.com/google-classroom-untuk-pembelajaran-online/</w:t>
      </w:r>
    </w:p>
    <w:p w14:paraId="5EED9250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avira, F., &amp; Suharsono, Y. (2013). Bab Iii Metode Penelitian Dan Pengembangan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01), 1689–1699.</w:t>
      </w:r>
    </w:p>
    <w:p w14:paraId="5B12EF49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irajuddin, Saleh, S. Pd., M. P. (2016). Penerbit Pustaka Ramadhan, Bandung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Analisis Data Kualitatif</w:t>
      </w:r>
      <w:r w:rsidRPr="00501CD0">
        <w:rPr>
          <w:rFonts w:ascii="Times New Roman" w:hAnsi="Times New Roman" w:cs="Times New Roman"/>
          <w:noProof/>
          <w:sz w:val="24"/>
          <w:szCs w:val="24"/>
        </w:rPr>
        <w:t>, 180. https://core.ac.uk/download/pdf/228075212.pdf</w:t>
      </w:r>
    </w:p>
    <w:p w14:paraId="0072B6C3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iti Anggraini. (2016). Budaya Literasi Dalam Komunikasi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Siti Anggraini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3), 264–279. https://journal.moestopo.ac.id/index.php/wacana/article/view/51</w:t>
      </w:r>
    </w:p>
    <w:p w14:paraId="4BDA1840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olomon, T., Dung, N. M., Kneen, R., Gainsborough, M., Vaughn, D. W., Khanh, V. T., Place, P., Liverpool, L., Reed, W., Kanojia, P. C., Shetty, P. S., Geevarghese, G., Hacinamiento, E. L., El, E. N., Campbell, G. L., Hills, S. L., Fischer, M., Jacobson, J. A., Hoke, C. H., … Encephalitis, J. (2004). No Title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Tropical Insect Science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4), 104–110.</w:t>
      </w:r>
    </w:p>
    <w:p w14:paraId="08E13F0C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trajhar, P., Schmid, Y., Liakoni, E., Dolder, P. C., Rentsch, K. M., Kratschmar, D. V., Odermatt, A., Liechti, M. E., Ac, R., No, N., No, C., Oramas, C. V., Langford, D. J., Bailey, A. L., Chanda, M. L., Clarke, S. E., Drummond, T. E., Echols, S., Glick, S., … Mogil, J. S. (2016). PENTINGNYA PEMBELAJARAN BAHASA INGGRIS DI SEKOLAH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Nature Methods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6), 2016. http://www.ncbi.nlm.nih.gov/pubmed/26849997%0Ahttp://doi.wiley.com/10.1111/jne.12374</w:t>
      </w:r>
    </w:p>
    <w:p w14:paraId="443C6E99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uardi, M. (2018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Belajar dan Pembelajar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 (1st ed.). Deepublish.</w:t>
      </w:r>
    </w:p>
    <w:p w14:paraId="5D6BC91C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0B0F15BC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umarni, S. (2019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Model Penelitian daN Pengembangan (R&amp;D) Lima Tahap (Mantap)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CC1899D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upriyono, A. dan. (2021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sikologi Belajar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7C92E58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urjono, H. D., &amp; Susila, H. R. (2013). Pengembangan multimedia pembelajaran bahasa inggris untuk SMK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Vokasi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45–52. https://doi.org/10.21831/jpv.v3i1.1576</w:t>
      </w:r>
    </w:p>
    <w:p w14:paraId="4C03A56F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usanto,  nanang hasan, &amp; Lestari, C. (2018). Mengurai Problematika Pendidikan Nasional Berbasis Teori Motivasi Abraham Maslow Dan David Mcclelland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Lembaran Ilmu Kependidik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47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30–39.</w:t>
      </w:r>
    </w:p>
    <w:p w14:paraId="42EE6765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Susini, M. (2020). Strategi Meningkatkan Kemampuan Berbahasa Inggris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Linguistic Community Services Journal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, 37–48. https://doi.org/10.55637/licosjournal.1.2.2732.37-48</w:t>
      </w:r>
    </w:p>
    <w:p w14:paraId="4F015FE3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warjana, I. K. (2022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OPULASI-SAMPEL,TEKNIK SAMPLING &amp; BIAS DALAM PENELITIAN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 (E. Susanto (ed.); 1st ed.). CV.ANDI OFFSET. https://books.google.co.id/books?hl=id&amp;lr=&amp;id=87J3EAAAQBAJ&amp;oi=fnd&amp;pg=PA1&amp;dq=populasi+dan+sampel+adalah&amp;ots=LNKzq4WICx&amp;sig=MNpRzY6mF-9NOxqO3QPoSI82T2k&amp;redir_esc=y#v=onepage&amp;q=populasi dan sampel adalah&amp;f=false</w:t>
      </w:r>
    </w:p>
    <w:p w14:paraId="02C86B46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Tegeh, I. M., &amp; Kirna, I. M. (2013). Pengembangan Bahan Ajar Metode Penelitian Pendidikan dengan ADDIE Model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Jurnal IKA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16. https://ejournal.undiksha.ac.id/index.php/IKA/article/view/1145</w:t>
      </w:r>
    </w:p>
    <w:p w14:paraId="5DC80DCE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Unimed, H. (2020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ERAN GURU DALAM PEMBELAJARAN DARING BAGI SISWA DI ERA PANDEMI COVID-19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Prodi PGSD UNIMED. https://pgsd.unimed.ac.id/peran-guru-dalam-pembelajaran-daring-bagi-siswa-di-era-pandemi-covid-19/#:~:text=Prof. Dr. Sri Milfayetti%2C S.Psi.%2C MS dalam materinya,menjadi mengetahui%2C dari tidak senang merasa menjadi senang.</w:t>
      </w:r>
    </w:p>
    <w:p w14:paraId="5EC68C93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Uno, H. (2006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Teori Motivasi dan Pengukurannya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 (Pertama). PT. Bumi Aksara. https://books.google.co.id/books?hl=id&amp;lr=&amp;id=lOqoEAAAQBAJ&amp;oi=fnd&amp;pg=PP1&amp;dq=teori+uno+tentang+motivasi+belajar&amp;ots=JPl1ddi6GM&amp;sig=vyiXj6u8b5-eey2I2w2Csb-hw6E&amp;redir_esc=y#v=onepage&amp;q=teori uno tentang motivasi belajar&amp;f=false</w:t>
      </w:r>
    </w:p>
    <w:p w14:paraId="020BD419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Untara, I. M. G. S. (2020). Strategi Pengelolaan Prodi Filsafat Hindu Stahn Mpu Kuturan Singaraja Dalam Meningkatkan Mutu Pembelajaran Daring Pasca Covid 19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INTU: Pusat Penjaminan Mutu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2), 111–120.</w:t>
      </w:r>
    </w:p>
    <w:p w14:paraId="1AD47DC1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Werdiningsih, D., Sunismi, &amp; Wahyuni, S. (2021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embelajaran Aktif dengan Case Method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https://books.google.co.id/books?hl=id&amp;lr=&amp;id=uKJgEAAAQBAJ&amp;oi=fnd&amp;pg=PA7&amp;dq=pembelajaran+berpusat+pada+siswa&amp;ots=5IMJV5ihB_&amp;sig=1Fo5--EF4MQjNlcVnehvHojw_jo&amp;redir_esc=y#v=onepage&amp;q=pembelajaran berpusat pada siswa&amp;f=false</w:t>
      </w:r>
    </w:p>
    <w:p w14:paraId="64E91135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Wicaksana, A. (2016). </w:t>
      </w:r>
      <w:r w:rsidRPr="00501CD0">
        <w:rPr>
          <w:rFonts w:ascii="MS Gothic" w:eastAsia="MS Gothic" w:hAnsi="MS Gothic" w:cs="MS Gothic" w:hint="eastAsia"/>
          <w:noProof/>
          <w:sz w:val="24"/>
          <w:szCs w:val="24"/>
        </w:rPr>
        <w:t>済無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No Title No Title No Title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Https://Medium.Com/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01CD0">
        <w:rPr>
          <w:rFonts w:ascii="Times New Roman" w:hAnsi="Times New Roman" w:cs="Times New Roman"/>
          <w:noProof/>
          <w:sz w:val="24"/>
          <w:szCs w:val="24"/>
        </w:rPr>
        <w:t>, 291–299. https://medium.com/@arifwicaksanaa/pengertian-use-case-a7e576e1b6bf</w:t>
      </w:r>
    </w:p>
    <w:p w14:paraId="5C4602A8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Worldmeter. (2022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COVID-19 Coronavirus Pandemic</w:t>
      </w:r>
      <w:r w:rsidRPr="00501CD0">
        <w:rPr>
          <w:rFonts w:ascii="Times New Roman" w:hAnsi="Times New Roman" w:cs="Times New Roman"/>
          <w:noProof/>
          <w:sz w:val="24"/>
          <w:szCs w:val="24"/>
        </w:rPr>
        <w:t>. Worldmeter. https://www.worldometers.info/coronavirus/</w:t>
      </w:r>
    </w:p>
    <w:p w14:paraId="04E0D029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Yohannes Telaumbanua, Hasbi, Sabriandi Erdian, H. S. (2022)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Pemanfaatan Aplikasi/Platform Pendidikan Berbasis Teknologi Digital Dalam Pembelajaran Bahasa Inggris di SMA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1), 2889–2896. https://bajangjournal.com/index.php/J-ABDI/article/view/1846</w:t>
      </w:r>
    </w:p>
    <w:p w14:paraId="3F9E624D" w14:textId="77777777" w:rsidR="003E22D7" w:rsidRPr="00501CD0" w:rsidRDefault="003E22D7" w:rsidP="003E22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501C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Yulianto, D., &amp; Nugraheni, A. S. (2021). Efektivitas Pembelajaran Daring Dalam Pembelajaran Bahasa Indonesia.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Decode: Jurnal Pendidikan Teknologi Informasi</w:t>
      </w:r>
      <w:r w:rsidRPr="00501C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1C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01CD0">
        <w:rPr>
          <w:rFonts w:ascii="Times New Roman" w:hAnsi="Times New Roman" w:cs="Times New Roman"/>
          <w:noProof/>
          <w:sz w:val="24"/>
          <w:szCs w:val="24"/>
        </w:rPr>
        <w:t>(1), 33–42. https://doi.org/10.51454/decode.v1i1.5</w:t>
      </w:r>
    </w:p>
    <w:p w14:paraId="3A2E00A9" w14:textId="77777777" w:rsidR="003E22D7" w:rsidRPr="00501CD0" w:rsidRDefault="003E22D7" w:rsidP="003E22D7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398457D4" w14:textId="39484B42" w:rsidR="007D0FAA" w:rsidRDefault="007D0FAA"/>
    <w:p w14:paraId="349EC89A" w14:textId="0D88CB2A" w:rsidR="00D80559" w:rsidRDefault="00D80559"/>
    <w:p w14:paraId="6809C87E" w14:textId="77777777" w:rsidR="00D80559" w:rsidRDefault="00D80559" w:rsidP="00D80559">
      <w:pPr>
        <w:jc w:val="center"/>
      </w:pPr>
    </w:p>
    <w:p w14:paraId="4DC8B86E" w14:textId="77777777" w:rsidR="00D80559" w:rsidRDefault="00D80559" w:rsidP="00D80559">
      <w:pPr>
        <w:jc w:val="center"/>
      </w:pPr>
    </w:p>
    <w:p w14:paraId="57E23A2A" w14:textId="77777777" w:rsidR="00D80559" w:rsidRDefault="00D80559" w:rsidP="00D80559">
      <w:pPr>
        <w:jc w:val="center"/>
      </w:pPr>
    </w:p>
    <w:p w14:paraId="14958484" w14:textId="77777777" w:rsidR="00D80559" w:rsidRDefault="00D80559" w:rsidP="00D80559">
      <w:pPr>
        <w:jc w:val="center"/>
      </w:pPr>
    </w:p>
    <w:p w14:paraId="4FDC6271" w14:textId="77777777" w:rsidR="00D80559" w:rsidRDefault="00D80559" w:rsidP="00D80559">
      <w:pPr>
        <w:jc w:val="center"/>
      </w:pPr>
    </w:p>
    <w:p w14:paraId="69E7F5E8" w14:textId="77777777" w:rsidR="00D80559" w:rsidRPr="00D80559" w:rsidRDefault="00D80559" w:rsidP="00D80559">
      <w:pPr>
        <w:jc w:val="center"/>
        <w:rPr>
          <w:b/>
          <w:bCs/>
          <w:sz w:val="38"/>
          <w:szCs w:val="38"/>
        </w:rPr>
      </w:pPr>
    </w:p>
    <w:p w14:paraId="44193D27" w14:textId="77777777" w:rsidR="00D80559" w:rsidRPr="00D80559" w:rsidRDefault="00D80559" w:rsidP="00D80559">
      <w:pPr>
        <w:jc w:val="center"/>
        <w:rPr>
          <w:b/>
          <w:bCs/>
          <w:sz w:val="38"/>
          <w:szCs w:val="38"/>
        </w:rPr>
      </w:pPr>
    </w:p>
    <w:p w14:paraId="0B6BF7B7" w14:textId="4E9A8FBB" w:rsidR="00D80559" w:rsidRDefault="00D80559" w:rsidP="00D80559">
      <w:pPr>
        <w:jc w:val="center"/>
        <w:rPr>
          <w:b/>
          <w:bCs/>
          <w:sz w:val="38"/>
          <w:szCs w:val="38"/>
        </w:rPr>
      </w:pPr>
      <w:r w:rsidRPr="00D80559">
        <w:rPr>
          <w:b/>
          <w:bCs/>
          <w:sz w:val="38"/>
          <w:szCs w:val="38"/>
        </w:rPr>
        <w:t>LAMPIRAN</w:t>
      </w:r>
    </w:p>
    <w:p w14:paraId="1A88DB2B" w14:textId="77777777" w:rsidR="00D80559" w:rsidRDefault="00D80559">
      <w:pPr>
        <w:rPr>
          <w:b/>
          <w:bCs/>
          <w:sz w:val="38"/>
          <w:szCs w:val="38"/>
        </w:rPr>
      </w:pPr>
      <w:r>
        <w:rPr>
          <w:b/>
          <w:bCs/>
          <w:sz w:val="38"/>
          <w:szCs w:val="38"/>
        </w:rPr>
        <w:br w:type="page"/>
      </w:r>
    </w:p>
    <w:p w14:paraId="0B7715C4" w14:textId="77777777" w:rsidR="00D80559" w:rsidRPr="0022097F" w:rsidRDefault="00D80559" w:rsidP="0022097F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lastRenderedPageBreak/>
        <w:t xml:space="preserve">Lampiran. 3 Instrumen Angket yang belum divalidasi </w:t>
      </w:r>
    </w:p>
    <w:p w14:paraId="728AA79D" w14:textId="77777777" w:rsidR="00D80559" w:rsidRDefault="00D80559" w:rsidP="0022097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C4D20B4" w14:textId="77777777" w:rsidR="00D80559" w:rsidRDefault="00D80559" w:rsidP="0022097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66CFE">
        <w:rPr>
          <w:rFonts w:ascii="Times New Roman" w:hAnsi="Times New Roman" w:cs="Times New Roman"/>
          <w:b/>
          <w:bCs/>
          <w:sz w:val="24"/>
          <w:szCs w:val="24"/>
        </w:rPr>
        <w:t>INSTRUMEN</w:t>
      </w:r>
    </w:p>
    <w:p w14:paraId="45EC7E2B" w14:textId="77777777" w:rsidR="00D80559" w:rsidRDefault="00D80559" w:rsidP="00966CFE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UESIONER</w:t>
      </w:r>
      <w:r w:rsidRPr="00966CFE">
        <w:rPr>
          <w:rFonts w:ascii="Times New Roman" w:hAnsi="Times New Roman" w:cs="Times New Roman"/>
          <w:b/>
          <w:bCs/>
          <w:sz w:val="24"/>
          <w:szCs w:val="24"/>
        </w:rPr>
        <w:t xml:space="preserve"> ANALISIS KEBUTUHAN SISWA</w:t>
      </w:r>
    </w:p>
    <w:p w14:paraId="1CB11D3A" w14:textId="77777777" w:rsidR="00D80559" w:rsidRDefault="00D80559" w:rsidP="00966CF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1BAF93C" w14:textId="77777777" w:rsidR="00D80559" w:rsidRDefault="00D80559" w:rsidP="00966CFE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tunjuk</w:t>
      </w:r>
    </w:p>
    <w:p w14:paraId="0CF8515C" w14:textId="77777777" w:rsidR="00D80559" w:rsidRDefault="00D80559" w:rsidP="00D80559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kuesioner ini terdapat 25 pertanyaan. Pertimbangkan baik-baik setiap pernyataan dalam kaitannya dengan pembelajaran daring. Dan pilihlah jawaban yang benar-benar cocok dengan pilihanmu. </w:t>
      </w:r>
    </w:p>
    <w:p w14:paraId="2D55F2BE" w14:textId="77777777" w:rsidR="00D80559" w:rsidRDefault="00D80559" w:rsidP="00D80559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rtimbangkan setiap pernyataan secara terpisah dan tentukan kebenaranya. Jawabanmu jangan dipengaruhi oleh jawaban pernyataan lainnya. </w:t>
      </w:r>
    </w:p>
    <w:p w14:paraId="554E1EF7" w14:textId="77777777" w:rsidR="00D80559" w:rsidRDefault="00D80559" w:rsidP="00D80559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tat respon anda pada lembar jawaban yang tersedia dan ikuti petunjuk-petunjuk lain yang mungkin diberikan berkaitan dengan lembar jawaban. Terima kasih.</w:t>
      </w:r>
    </w:p>
    <w:p w14:paraId="3106CF8F" w14:textId="77777777" w:rsidR="00D80559" w:rsidRDefault="00D80559" w:rsidP="00D80559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ngkari angka  pada pilihan sesuai keterangan yang anda pilih dibawah ini:</w:t>
      </w:r>
    </w:p>
    <w:p w14:paraId="6D557504" w14:textId="77777777" w:rsidR="00D80559" w:rsidRDefault="00D80559" w:rsidP="00D80559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Sangat Tidak Setuju</w:t>
      </w:r>
    </w:p>
    <w:p w14:paraId="02771304" w14:textId="77777777" w:rsidR="00D80559" w:rsidRDefault="00D80559" w:rsidP="00D80559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Tidak Setuju</w:t>
      </w:r>
    </w:p>
    <w:p w14:paraId="2D213DF9" w14:textId="77777777" w:rsidR="00D80559" w:rsidRDefault="00D80559" w:rsidP="00D80559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Ragu-ragu</w:t>
      </w:r>
    </w:p>
    <w:p w14:paraId="6F5331CE" w14:textId="77777777" w:rsidR="00D80559" w:rsidRDefault="00D80559" w:rsidP="00D80559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Setuju</w:t>
      </w:r>
    </w:p>
    <w:p w14:paraId="65AA8D17" w14:textId="77777777" w:rsidR="00D80559" w:rsidRDefault="00D80559" w:rsidP="00D80559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Sangat Setuju</w:t>
      </w:r>
    </w:p>
    <w:p w14:paraId="5AF3A2DD" w14:textId="77777777" w:rsidR="00D80559" w:rsidRDefault="00D80559" w:rsidP="00966CFE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</w:p>
    <w:p w14:paraId="4FBBED9F" w14:textId="77777777" w:rsidR="00D80559" w:rsidRDefault="00D80559" w:rsidP="00966CFE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EC2EE94" wp14:editId="674758E3">
                <wp:simplePos x="0" y="0"/>
                <wp:positionH relativeFrom="column">
                  <wp:posOffset>45720</wp:posOffset>
                </wp:positionH>
                <wp:positionV relativeFrom="paragraph">
                  <wp:posOffset>51435</wp:posOffset>
                </wp:positionV>
                <wp:extent cx="4991100" cy="0"/>
                <wp:effectExtent l="28575" t="33655" r="28575" b="33020"/>
                <wp:wrapNone/>
                <wp:docPr id="1" name="Auto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991100" cy="0"/>
                        </a:xfrm>
                        <a:prstGeom prst="straightConnector1">
                          <a:avLst/>
                        </a:prstGeom>
                        <a:noFill/>
                        <a:ln w="57150" cmpd="sng">
                          <a:solidFill>
                            <a:srgbClr val="000000"/>
                          </a:solidFill>
                          <a:round/>
                          <a:headEnd type="none" w="med" len="med"/>
                          <a:tailEnd type="non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B486D5C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" o:spid="_x0000_s1026" type="#_x0000_t32" style="position:absolute;margin-left:3.6pt;margin-top:4.05pt;width:393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" strokeweight="4.5pt"/>
            </w:pict>
          </mc:Fallback>
        </mc:AlternateContent>
      </w:r>
    </w:p>
    <w:tbl>
      <w:tblPr>
        <w:tblStyle w:val="TableGrid"/>
        <w:tblW w:w="8331" w:type="dxa"/>
        <w:tblLook w:val="04A0" w:firstRow="1" w:lastRow="0" w:firstColumn="1" w:lastColumn="0" w:noHBand="0" w:noVBand="1"/>
      </w:tblPr>
      <w:tblGrid>
        <w:gridCol w:w="521"/>
        <w:gridCol w:w="5575"/>
        <w:gridCol w:w="541"/>
        <w:gridCol w:w="384"/>
        <w:gridCol w:w="343"/>
        <w:gridCol w:w="431"/>
        <w:gridCol w:w="536"/>
      </w:tblGrid>
      <w:tr w:rsidR="00D80559" w14:paraId="58E6E74B" w14:textId="77777777" w:rsidTr="006D703E">
        <w:trPr>
          <w:trHeight w:val="404"/>
        </w:trPr>
        <w:tc>
          <w:tcPr>
            <w:tcW w:w="521" w:type="dxa"/>
          </w:tcPr>
          <w:p w14:paraId="7797D7D5" w14:textId="77777777" w:rsidR="00D80559" w:rsidRPr="00966CFE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66CF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5575" w:type="dxa"/>
          </w:tcPr>
          <w:p w14:paraId="173FF5E0" w14:textId="77777777" w:rsidR="00D80559" w:rsidRPr="00966CFE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</w:p>
        </w:tc>
        <w:tc>
          <w:tcPr>
            <w:tcW w:w="2235" w:type="dxa"/>
            <w:gridSpan w:val="5"/>
          </w:tcPr>
          <w:p w14:paraId="0BC850A5" w14:textId="77777777" w:rsidR="00D80559" w:rsidRPr="00966CFE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66CF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ilihan Jawaban</w:t>
            </w:r>
          </w:p>
          <w:p w14:paraId="1ECA7B3F" w14:textId="77777777" w:rsidR="00D80559" w:rsidRPr="00966CFE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D80559" w14:paraId="66C25A5A" w14:textId="77777777" w:rsidTr="00131C2C">
        <w:trPr>
          <w:trHeight w:val="404"/>
        </w:trPr>
        <w:tc>
          <w:tcPr>
            <w:tcW w:w="521" w:type="dxa"/>
          </w:tcPr>
          <w:p w14:paraId="2D44060F" w14:textId="77777777" w:rsidR="00D80559" w:rsidRPr="00C15502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1550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7810" w:type="dxa"/>
            <w:gridSpan w:val="6"/>
          </w:tcPr>
          <w:p w14:paraId="25A930D0" w14:textId="77777777" w:rsidR="00D80559" w:rsidRDefault="00D80559" w:rsidP="00C1550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ancangan Pembelajaran Daring</w:t>
            </w:r>
          </w:p>
        </w:tc>
      </w:tr>
      <w:tr w:rsidR="00D80559" w14:paraId="7E7ADF13" w14:textId="77777777" w:rsidTr="006D703E">
        <w:trPr>
          <w:trHeight w:val="404"/>
        </w:trPr>
        <w:tc>
          <w:tcPr>
            <w:tcW w:w="521" w:type="dxa"/>
          </w:tcPr>
          <w:p w14:paraId="491110C7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575" w:type="dxa"/>
          </w:tcPr>
          <w:p w14:paraId="2EBD7338" w14:textId="77777777" w:rsidR="00D80559" w:rsidRDefault="00D80559" w:rsidP="00760646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tama kali saya melakukan pembelajaran berbasis teknologi adalah pada saat pembelajaran daring dan masa pandemi Covid -19.</w:t>
            </w:r>
          </w:p>
        </w:tc>
        <w:tc>
          <w:tcPr>
            <w:tcW w:w="541" w:type="dxa"/>
            <w:vAlign w:val="center"/>
          </w:tcPr>
          <w:p w14:paraId="34F9E56A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71E2E494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2867F023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3674379F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23869E7D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045BA3E0" w14:textId="77777777" w:rsidTr="006D703E">
        <w:trPr>
          <w:trHeight w:val="404"/>
        </w:trPr>
        <w:tc>
          <w:tcPr>
            <w:tcW w:w="521" w:type="dxa"/>
          </w:tcPr>
          <w:p w14:paraId="4ACCC88C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575" w:type="dxa"/>
          </w:tcPr>
          <w:p w14:paraId="2D368B63" w14:textId="77777777" w:rsidR="00D80559" w:rsidRDefault="00D80559" w:rsidP="00760646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lakukan pembelajaran daring karena terpaksa sekalipun belum paham penggunaan teknologi terutama dalam pembelajaran.</w:t>
            </w:r>
          </w:p>
        </w:tc>
        <w:tc>
          <w:tcPr>
            <w:tcW w:w="541" w:type="dxa"/>
            <w:vAlign w:val="center"/>
          </w:tcPr>
          <w:p w14:paraId="208E175B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0622AEFE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7B9FEAD6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41010628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5F561475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46ED6C55" w14:textId="77777777" w:rsidTr="006D703E">
        <w:trPr>
          <w:trHeight w:val="404"/>
        </w:trPr>
        <w:tc>
          <w:tcPr>
            <w:tcW w:w="521" w:type="dxa"/>
          </w:tcPr>
          <w:p w14:paraId="4AAA73E8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575" w:type="dxa"/>
          </w:tcPr>
          <w:p w14:paraId="082D7994" w14:textId="77777777" w:rsidR="00D80559" w:rsidRDefault="00D80559" w:rsidP="00760646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belum paham terkait proses pembelajaran daring.</w:t>
            </w:r>
          </w:p>
        </w:tc>
        <w:tc>
          <w:tcPr>
            <w:tcW w:w="541" w:type="dxa"/>
            <w:vAlign w:val="center"/>
          </w:tcPr>
          <w:p w14:paraId="539DE4A0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6B58C15D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46FEF490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3DF901D1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14C79009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7A74F67E" w14:textId="77777777" w:rsidTr="006D703E">
        <w:trPr>
          <w:trHeight w:val="404"/>
        </w:trPr>
        <w:tc>
          <w:tcPr>
            <w:tcW w:w="521" w:type="dxa"/>
          </w:tcPr>
          <w:p w14:paraId="1D61C229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</w:tc>
        <w:tc>
          <w:tcPr>
            <w:tcW w:w="5575" w:type="dxa"/>
          </w:tcPr>
          <w:p w14:paraId="4A626B19" w14:textId="77777777" w:rsidR="00D80559" w:rsidRDefault="00D80559" w:rsidP="00760646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tidak ada sapaan dua arah baik dari guru dan siswa karena guru hanya memberi salam dan memberi tugas.</w:t>
            </w:r>
          </w:p>
        </w:tc>
        <w:tc>
          <w:tcPr>
            <w:tcW w:w="541" w:type="dxa"/>
            <w:vAlign w:val="center"/>
          </w:tcPr>
          <w:p w14:paraId="3CB36D82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4A7CDC62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331F725F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58736706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5E443A14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4F0C9CF7" w14:textId="77777777" w:rsidTr="006D703E">
        <w:trPr>
          <w:trHeight w:val="404"/>
        </w:trPr>
        <w:tc>
          <w:tcPr>
            <w:tcW w:w="521" w:type="dxa"/>
          </w:tcPr>
          <w:p w14:paraId="742128D2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575" w:type="dxa"/>
          </w:tcPr>
          <w:p w14:paraId="3727F39B" w14:textId="77777777" w:rsidR="00D80559" w:rsidRDefault="00D80559" w:rsidP="00760646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terkadang tidak merasa layaknya di kelas karena tidak ada kegiatan berdoa seperti pada saat tatap muka langsung. </w:t>
            </w:r>
          </w:p>
        </w:tc>
        <w:tc>
          <w:tcPr>
            <w:tcW w:w="541" w:type="dxa"/>
            <w:vAlign w:val="center"/>
          </w:tcPr>
          <w:p w14:paraId="12B949C4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694FB07A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31323514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6E2B044C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0350D51E" w14:textId="77777777" w:rsidR="00D80559" w:rsidRDefault="00D80559" w:rsidP="00760646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6601C956" w14:textId="77777777" w:rsidTr="006D703E">
        <w:trPr>
          <w:trHeight w:val="404"/>
        </w:trPr>
        <w:tc>
          <w:tcPr>
            <w:tcW w:w="521" w:type="dxa"/>
          </w:tcPr>
          <w:p w14:paraId="31EE8AF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794E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5575" w:type="dxa"/>
          </w:tcPr>
          <w:p w14:paraId="27572C42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terkadang tidak merasa layaknya di kelas karena tidak ada panggilan presensi atau kehadiran.</w:t>
            </w:r>
          </w:p>
        </w:tc>
        <w:tc>
          <w:tcPr>
            <w:tcW w:w="541" w:type="dxa"/>
            <w:vAlign w:val="center"/>
          </w:tcPr>
          <w:p w14:paraId="5649AEBA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63C0EBBC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7B20872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29EDC6AD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21EB96B8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219E9074" w14:textId="77777777" w:rsidTr="006D703E">
        <w:trPr>
          <w:trHeight w:val="404"/>
        </w:trPr>
        <w:tc>
          <w:tcPr>
            <w:tcW w:w="521" w:type="dxa"/>
          </w:tcPr>
          <w:p w14:paraId="6D95E6CB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794E"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5575" w:type="dxa"/>
          </w:tcPr>
          <w:p w14:paraId="2AC3F1EF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terkadang tidak tahu kompetensi dasar pembelajaran apa yang akan diajarkan. </w:t>
            </w:r>
          </w:p>
        </w:tc>
        <w:tc>
          <w:tcPr>
            <w:tcW w:w="541" w:type="dxa"/>
            <w:vAlign w:val="center"/>
          </w:tcPr>
          <w:p w14:paraId="3A251ECA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3D1AF15E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4DAA6FA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1E8A1E9B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33C4D7FB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5C70D071" w14:textId="77777777" w:rsidTr="006D703E">
        <w:trPr>
          <w:trHeight w:val="404"/>
        </w:trPr>
        <w:tc>
          <w:tcPr>
            <w:tcW w:w="521" w:type="dxa"/>
          </w:tcPr>
          <w:p w14:paraId="5B18649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794E"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5575" w:type="dxa"/>
          </w:tcPr>
          <w:p w14:paraId="51D6F1E1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terkadang tidak tahu tujuan pembelajaran yang akan dicapai pada saat pembelajaran daring saat itu.</w:t>
            </w:r>
          </w:p>
        </w:tc>
        <w:tc>
          <w:tcPr>
            <w:tcW w:w="541" w:type="dxa"/>
            <w:vAlign w:val="center"/>
          </w:tcPr>
          <w:p w14:paraId="3E0A317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281844D9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46160F8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575E679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5BB8D28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0D523DE9" w14:textId="77777777" w:rsidTr="006D703E">
        <w:trPr>
          <w:trHeight w:val="404"/>
        </w:trPr>
        <w:tc>
          <w:tcPr>
            <w:tcW w:w="521" w:type="dxa"/>
          </w:tcPr>
          <w:p w14:paraId="6EF96B9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794E"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5575" w:type="dxa"/>
          </w:tcPr>
          <w:p w14:paraId="71A2942A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terkadang tidak tahu tema atau materi apa yang diberikan oleh guru.</w:t>
            </w:r>
          </w:p>
        </w:tc>
        <w:tc>
          <w:tcPr>
            <w:tcW w:w="541" w:type="dxa"/>
            <w:vAlign w:val="center"/>
          </w:tcPr>
          <w:p w14:paraId="051B148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7AF06AD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743ECEF5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289670BC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2E6FAD25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7E4B21FD" w14:textId="77777777" w:rsidTr="007C3A58">
        <w:trPr>
          <w:trHeight w:val="404"/>
        </w:trPr>
        <w:tc>
          <w:tcPr>
            <w:tcW w:w="521" w:type="dxa"/>
          </w:tcPr>
          <w:p w14:paraId="271DC27A" w14:textId="77777777" w:rsidR="00D80559" w:rsidRPr="00C15502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1550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I</w:t>
            </w:r>
          </w:p>
        </w:tc>
        <w:tc>
          <w:tcPr>
            <w:tcW w:w="7810" w:type="dxa"/>
            <w:gridSpan w:val="6"/>
          </w:tcPr>
          <w:p w14:paraId="3BBA89F4" w14:textId="77777777" w:rsidR="00D80559" w:rsidRPr="00C15502" w:rsidRDefault="00D80559" w:rsidP="00C1550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1550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ktifitas Belajar</w:t>
            </w:r>
          </w:p>
        </w:tc>
      </w:tr>
      <w:tr w:rsidR="00D80559" w14:paraId="06FE557C" w14:textId="77777777" w:rsidTr="006D703E">
        <w:trPr>
          <w:trHeight w:val="404"/>
        </w:trPr>
        <w:tc>
          <w:tcPr>
            <w:tcW w:w="521" w:type="dxa"/>
          </w:tcPr>
          <w:p w14:paraId="2363EAA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794E"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5575" w:type="dxa"/>
          </w:tcPr>
          <w:p w14:paraId="4B2D2F47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bingung tahapan pembelajaran yang akan dilakukan oleh guru selama pembelajaran daring.</w:t>
            </w:r>
          </w:p>
        </w:tc>
        <w:tc>
          <w:tcPr>
            <w:tcW w:w="541" w:type="dxa"/>
            <w:vAlign w:val="center"/>
          </w:tcPr>
          <w:p w14:paraId="1F7B9C40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6425F47A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1F20D320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49502E3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2408F727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41CA0609" w14:textId="77777777" w:rsidTr="006D703E">
        <w:trPr>
          <w:trHeight w:val="404"/>
        </w:trPr>
        <w:tc>
          <w:tcPr>
            <w:tcW w:w="521" w:type="dxa"/>
          </w:tcPr>
          <w:p w14:paraId="6622200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794E"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5575" w:type="dxa"/>
          </w:tcPr>
          <w:p w14:paraId="4632BBC7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bosan dengan tugas yang diberikan guru yang hanya berkutat pada membaca dan merangkum.</w:t>
            </w:r>
          </w:p>
        </w:tc>
        <w:tc>
          <w:tcPr>
            <w:tcW w:w="541" w:type="dxa"/>
            <w:vAlign w:val="center"/>
          </w:tcPr>
          <w:p w14:paraId="235A8CF9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63DEF177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7AE2473B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55D39CF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3238A2CB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0A3718B4" w14:textId="77777777" w:rsidTr="006D703E">
        <w:trPr>
          <w:trHeight w:val="404"/>
        </w:trPr>
        <w:tc>
          <w:tcPr>
            <w:tcW w:w="521" w:type="dxa"/>
          </w:tcPr>
          <w:p w14:paraId="7E565B4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794E"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5575" w:type="dxa"/>
          </w:tcPr>
          <w:p w14:paraId="51F80AEE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tidak tahu materi yang diberikan karena tidak ada penjelasan dari guru.</w:t>
            </w:r>
          </w:p>
        </w:tc>
        <w:tc>
          <w:tcPr>
            <w:tcW w:w="541" w:type="dxa"/>
            <w:vAlign w:val="center"/>
          </w:tcPr>
          <w:p w14:paraId="33C8346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228E9155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526A3BC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50840939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7462B7EE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47605058" w14:textId="77777777" w:rsidTr="006D703E">
        <w:trPr>
          <w:trHeight w:val="404"/>
        </w:trPr>
        <w:tc>
          <w:tcPr>
            <w:tcW w:w="521" w:type="dxa"/>
          </w:tcPr>
          <w:p w14:paraId="7EBB72F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575" w:type="dxa"/>
          </w:tcPr>
          <w:p w14:paraId="7835D201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bosan karena hanya disuruh menonton video kemudian memahami dan merangkum.</w:t>
            </w:r>
          </w:p>
        </w:tc>
        <w:tc>
          <w:tcPr>
            <w:tcW w:w="541" w:type="dxa"/>
            <w:vAlign w:val="center"/>
          </w:tcPr>
          <w:p w14:paraId="43C668C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2DAE49E0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1254D6F7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5BC78B3C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11355DE8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5523E461" w14:textId="77777777" w:rsidTr="006D703E">
        <w:trPr>
          <w:trHeight w:val="404"/>
        </w:trPr>
        <w:tc>
          <w:tcPr>
            <w:tcW w:w="521" w:type="dxa"/>
          </w:tcPr>
          <w:p w14:paraId="54F7093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575" w:type="dxa"/>
          </w:tcPr>
          <w:p w14:paraId="242AA874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bosan tidak ada kegiatan diskusi pada saat pembelajaran.</w:t>
            </w:r>
          </w:p>
        </w:tc>
        <w:tc>
          <w:tcPr>
            <w:tcW w:w="541" w:type="dxa"/>
            <w:vAlign w:val="center"/>
          </w:tcPr>
          <w:p w14:paraId="138D399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2BE637D5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39F8BD2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167D1B52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588DDB5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3EB2B117" w14:textId="77777777" w:rsidTr="006D703E">
        <w:trPr>
          <w:trHeight w:val="404"/>
        </w:trPr>
        <w:tc>
          <w:tcPr>
            <w:tcW w:w="521" w:type="dxa"/>
          </w:tcPr>
          <w:p w14:paraId="5CFD4649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575" w:type="dxa"/>
          </w:tcPr>
          <w:p w14:paraId="7B7E51AE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bosan tidak ada kegiatan yang menyenangkan seperti permainan yang ada di kelas.</w:t>
            </w:r>
          </w:p>
        </w:tc>
        <w:tc>
          <w:tcPr>
            <w:tcW w:w="541" w:type="dxa"/>
            <w:vAlign w:val="center"/>
          </w:tcPr>
          <w:p w14:paraId="38108762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6D26882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7A4219EE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54E9B0AD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242BC85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681F88CF" w14:textId="77777777" w:rsidTr="006D703E">
        <w:trPr>
          <w:trHeight w:val="404"/>
        </w:trPr>
        <w:tc>
          <w:tcPr>
            <w:tcW w:w="521" w:type="dxa"/>
          </w:tcPr>
          <w:p w14:paraId="68408B4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575" w:type="dxa"/>
          </w:tcPr>
          <w:p w14:paraId="0F2B3CE5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bingung pada saat mengerjakan ulangan harian karena merasa tidak ada pembelajaran.</w:t>
            </w:r>
          </w:p>
        </w:tc>
        <w:tc>
          <w:tcPr>
            <w:tcW w:w="541" w:type="dxa"/>
            <w:vAlign w:val="center"/>
          </w:tcPr>
          <w:p w14:paraId="08CBCF79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0DE303DE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591803E2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0959E3B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5881016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28EDEB34" w14:textId="77777777" w:rsidTr="00853018">
        <w:trPr>
          <w:trHeight w:val="404"/>
        </w:trPr>
        <w:tc>
          <w:tcPr>
            <w:tcW w:w="521" w:type="dxa"/>
          </w:tcPr>
          <w:p w14:paraId="1CD0567A" w14:textId="77777777" w:rsidR="00D80559" w:rsidRPr="00C15502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1550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III</w:t>
            </w:r>
          </w:p>
        </w:tc>
        <w:tc>
          <w:tcPr>
            <w:tcW w:w="7810" w:type="dxa"/>
            <w:gridSpan w:val="6"/>
          </w:tcPr>
          <w:p w14:paraId="7F9241A9" w14:textId="77777777" w:rsidR="00D80559" w:rsidRDefault="00D80559" w:rsidP="00C15502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C1550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valuasi</w:t>
            </w:r>
          </w:p>
        </w:tc>
      </w:tr>
      <w:tr w:rsidR="00D80559" w14:paraId="4A41348F" w14:textId="77777777" w:rsidTr="006D703E">
        <w:trPr>
          <w:trHeight w:val="404"/>
        </w:trPr>
        <w:tc>
          <w:tcPr>
            <w:tcW w:w="521" w:type="dxa"/>
          </w:tcPr>
          <w:p w14:paraId="4A64F8A4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575" w:type="dxa"/>
          </w:tcPr>
          <w:p w14:paraId="1EA381BF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kesulitan tidak ada tindak lanjut pembahasan ulangan harian selama pembelajaran daring.</w:t>
            </w:r>
          </w:p>
        </w:tc>
        <w:tc>
          <w:tcPr>
            <w:tcW w:w="541" w:type="dxa"/>
            <w:vAlign w:val="center"/>
          </w:tcPr>
          <w:p w14:paraId="01B551E2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2413083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093014C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149925FA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5252B6F2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4F971AE7" w14:textId="77777777" w:rsidTr="002D2A17">
        <w:trPr>
          <w:trHeight w:val="404"/>
        </w:trPr>
        <w:tc>
          <w:tcPr>
            <w:tcW w:w="521" w:type="dxa"/>
          </w:tcPr>
          <w:p w14:paraId="428A3933" w14:textId="77777777" w:rsidR="00D80559" w:rsidRPr="00987B6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7B6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V</w:t>
            </w:r>
          </w:p>
        </w:tc>
        <w:tc>
          <w:tcPr>
            <w:tcW w:w="7810" w:type="dxa"/>
            <w:gridSpan w:val="6"/>
          </w:tcPr>
          <w:p w14:paraId="4BC13EE8" w14:textId="77777777" w:rsidR="00D80559" w:rsidRDefault="00D80559" w:rsidP="00987B6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987B6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ksesibilitas</w:t>
            </w:r>
          </w:p>
        </w:tc>
      </w:tr>
      <w:tr w:rsidR="00D80559" w14:paraId="352497F8" w14:textId="77777777" w:rsidTr="006D703E">
        <w:trPr>
          <w:trHeight w:val="404"/>
        </w:trPr>
        <w:tc>
          <w:tcPr>
            <w:tcW w:w="521" w:type="dxa"/>
          </w:tcPr>
          <w:p w14:paraId="72EFFAD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575" w:type="dxa"/>
          </w:tcPr>
          <w:p w14:paraId="7B76EBA9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terkadang takut pada saat hp/ lap top saya bermasalah pada saat guru melakukan meeting menggunakan </w:t>
            </w:r>
            <w:r w:rsidRPr="00D750C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google mee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tau sejenisnya</w:t>
            </w:r>
          </w:p>
        </w:tc>
        <w:tc>
          <w:tcPr>
            <w:tcW w:w="541" w:type="dxa"/>
            <w:vAlign w:val="center"/>
          </w:tcPr>
          <w:p w14:paraId="1C3B9F6B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365F8A70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0A4EB7DE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08F0769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0C019E5A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0AC6C11E" w14:textId="77777777" w:rsidTr="006D703E">
        <w:trPr>
          <w:trHeight w:val="404"/>
        </w:trPr>
        <w:tc>
          <w:tcPr>
            <w:tcW w:w="521" w:type="dxa"/>
          </w:tcPr>
          <w:p w14:paraId="57E6E48D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5575" w:type="dxa"/>
          </w:tcPr>
          <w:p w14:paraId="4FDADECC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rasa keberatan pada saat </w:t>
            </w:r>
            <w:r w:rsidRPr="00FE6BB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e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rena membutuhkan kuota yang cukup besar sedangkan saya hanya terbatas.</w:t>
            </w:r>
          </w:p>
        </w:tc>
        <w:tc>
          <w:tcPr>
            <w:tcW w:w="541" w:type="dxa"/>
            <w:vAlign w:val="center"/>
          </w:tcPr>
          <w:p w14:paraId="1AA20F54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5632CD79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7601917E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35377640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2BC0493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233F4DD4" w14:textId="77777777" w:rsidTr="006D703E">
        <w:trPr>
          <w:trHeight w:val="404"/>
        </w:trPr>
        <w:tc>
          <w:tcPr>
            <w:tcW w:w="521" w:type="dxa"/>
          </w:tcPr>
          <w:p w14:paraId="05EB5D77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5575" w:type="dxa"/>
          </w:tcPr>
          <w:p w14:paraId="316D4F3C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bingung pada saat meeting jaringan internet di tempat saya tidak stabil  dan takut tidak dianggap hadir.</w:t>
            </w:r>
          </w:p>
        </w:tc>
        <w:tc>
          <w:tcPr>
            <w:tcW w:w="541" w:type="dxa"/>
            <w:vAlign w:val="center"/>
          </w:tcPr>
          <w:p w14:paraId="498582B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21F3AE99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1C7DE572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24D8134B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1068E5A9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466BE9CE" w14:textId="77777777" w:rsidTr="006D703E">
        <w:trPr>
          <w:trHeight w:val="404"/>
        </w:trPr>
        <w:tc>
          <w:tcPr>
            <w:tcW w:w="521" w:type="dxa"/>
          </w:tcPr>
          <w:p w14:paraId="4E9971CA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5575" w:type="dxa"/>
          </w:tcPr>
          <w:p w14:paraId="6FAF3FED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bingung pada saat guru mem</w:t>
            </w:r>
            <w:r w:rsidRPr="00D750C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os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ugas tanpa ada arahan. </w:t>
            </w:r>
          </w:p>
        </w:tc>
        <w:tc>
          <w:tcPr>
            <w:tcW w:w="541" w:type="dxa"/>
            <w:vAlign w:val="center"/>
          </w:tcPr>
          <w:p w14:paraId="3134565E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3FE223F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6189E5E9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0246042C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531ACE5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2016334B" w14:textId="77777777" w:rsidTr="006D703E">
        <w:trPr>
          <w:trHeight w:val="404"/>
        </w:trPr>
        <w:tc>
          <w:tcPr>
            <w:tcW w:w="521" w:type="dxa"/>
          </w:tcPr>
          <w:p w14:paraId="34F565C5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5575" w:type="dxa"/>
          </w:tcPr>
          <w:p w14:paraId="454DF98D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harus mendownload semua materi yang diposting padahal kuota besar.</w:t>
            </w:r>
          </w:p>
        </w:tc>
        <w:tc>
          <w:tcPr>
            <w:tcW w:w="541" w:type="dxa"/>
            <w:vAlign w:val="center"/>
          </w:tcPr>
          <w:p w14:paraId="5B6B7EE5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45F00DE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25513FCA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3908F410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2787CED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6E60990D" w14:textId="77777777" w:rsidTr="006D703E">
        <w:trPr>
          <w:trHeight w:val="404"/>
        </w:trPr>
        <w:tc>
          <w:tcPr>
            <w:tcW w:w="521" w:type="dxa"/>
          </w:tcPr>
          <w:p w14:paraId="0EBA9865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5575" w:type="dxa"/>
          </w:tcPr>
          <w:p w14:paraId="27750D7F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rasa </w:t>
            </w:r>
            <w:r w:rsidRPr="00D750C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chatting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anya digunakan hanya untuk konfirmasi tugas semata tanpa digunakan untuk diskusi seperti dikelas.</w:t>
            </w:r>
          </w:p>
        </w:tc>
        <w:tc>
          <w:tcPr>
            <w:tcW w:w="541" w:type="dxa"/>
            <w:vAlign w:val="center"/>
          </w:tcPr>
          <w:p w14:paraId="50937A75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44CDB29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224A489E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16D09A7C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5BC34CA7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099BD384" w14:textId="77777777" w:rsidTr="006D703E">
        <w:trPr>
          <w:trHeight w:val="404"/>
        </w:trPr>
        <w:tc>
          <w:tcPr>
            <w:tcW w:w="521" w:type="dxa"/>
          </w:tcPr>
          <w:p w14:paraId="0ADC87A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5575" w:type="dxa"/>
          </w:tcPr>
          <w:p w14:paraId="494BE15D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metode pembelajaran daring tidak sesuai pada penerapan pembelajaran bahasa Inggris.</w:t>
            </w:r>
          </w:p>
        </w:tc>
        <w:tc>
          <w:tcPr>
            <w:tcW w:w="541" w:type="dxa"/>
            <w:vAlign w:val="center"/>
          </w:tcPr>
          <w:p w14:paraId="7F117743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5C19344F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4DF894FD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54788307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2E478A92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80559" w14:paraId="1F4B5134" w14:textId="77777777" w:rsidTr="006D703E">
        <w:trPr>
          <w:trHeight w:val="404"/>
        </w:trPr>
        <w:tc>
          <w:tcPr>
            <w:tcW w:w="521" w:type="dxa"/>
          </w:tcPr>
          <w:p w14:paraId="3A0E2594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5575" w:type="dxa"/>
          </w:tcPr>
          <w:p w14:paraId="4BC46233" w14:textId="77777777" w:rsidR="00D80559" w:rsidRDefault="00D80559" w:rsidP="00B67B0E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rasa perlu metode alternatif yang lebih efektif dalam pembelajaran daring.</w:t>
            </w:r>
          </w:p>
        </w:tc>
        <w:tc>
          <w:tcPr>
            <w:tcW w:w="541" w:type="dxa"/>
            <w:vAlign w:val="center"/>
          </w:tcPr>
          <w:p w14:paraId="47F82AA6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4" w:type="dxa"/>
            <w:vAlign w:val="center"/>
          </w:tcPr>
          <w:p w14:paraId="16890045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43" w:type="dxa"/>
            <w:vAlign w:val="center"/>
          </w:tcPr>
          <w:p w14:paraId="20DC0201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1" w:type="dxa"/>
            <w:vAlign w:val="center"/>
          </w:tcPr>
          <w:p w14:paraId="334596EA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6" w:type="dxa"/>
            <w:vAlign w:val="center"/>
          </w:tcPr>
          <w:p w14:paraId="0FBB4B7A" w14:textId="77777777" w:rsidR="00D80559" w:rsidRDefault="00D80559" w:rsidP="00B67B0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</w:tbl>
    <w:p w14:paraId="2776EF1D" w14:textId="77777777" w:rsidR="00D80559" w:rsidRDefault="00D80559" w:rsidP="00966CFE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18C0005B" w14:textId="77777777" w:rsidR="00D80559" w:rsidRDefault="00D80559" w:rsidP="00966CFE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</w:p>
    <w:p w14:paraId="18DA6E37" w14:textId="77777777" w:rsidR="00D80559" w:rsidRPr="00966CFE" w:rsidRDefault="00D80559" w:rsidP="00966CFE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</w:p>
    <w:p w14:paraId="77146710" w14:textId="77777777" w:rsidR="00D80559" w:rsidRDefault="00D80559" w:rsidP="00AC737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1EB17108" w14:textId="77777777" w:rsidR="00D80559" w:rsidRDefault="00D80559" w:rsidP="00AC737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1A48A996" w14:textId="64C2C2A0" w:rsidR="00D80559" w:rsidRDefault="00D80559" w:rsidP="00AC737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lastRenderedPageBreak/>
        <w:t xml:space="preserve">Lampiran. 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5</w:t>
      </w:r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Data Hasil Analisis Kebutuhan Siswa </w:t>
      </w:r>
    </w:p>
    <w:p w14:paraId="709EAAF1" w14:textId="6A85B08D" w:rsidR="00D80559" w:rsidRPr="0022097F" w:rsidRDefault="00D80559" w:rsidP="00AC737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</w:t>
      </w:r>
    </w:p>
    <w:p w14:paraId="1210DC62" w14:textId="77777777" w:rsidR="00D80559" w:rsidRDefault="00D80559">
      <w:r>
        <w:t xml:space="preserve"> </w:t>
      </w:r>
    </w:p>
    <w:p w14:paraId="45AFA0C6" w14:textId="5F949737" w:rsidR="00D80559" w:rsidRDefault="00D80559">
      <w:pPr>
        <w:rPr>
          <w:b/>
          <w:bCs/>
          <w:sz w:val="38"/>
          <w:szCs w:val="38"/>
        </w:rPr>
      </w:pPr>
      <w:r w:rsidRPr="00AC7377">
        <w:rPr>
          <w:noProof/>
        </w:rPr>
        <w:drawing>
          <wp:anchor distT="0" distB="0" distL="114300" distR="114300" simplePos="0" relativeHeight="251661312" behindDoc="0" locked="0" layoutInCell="1" allowOverlap="1" wp14:anchorId="2BE366C2" wp14:editId="627A0C25">
            <wp:simplePos x="0" y="0"/>
            <wp:positionH relativeFrom="page">
              <wp:align>center</wp:align>
            </wp:positionH>
            <wp:positionV relativeFrom="paragraph">
              <wp:posOffset>628212</wp:posOffset>
            </wp:positionV>
            <wp:extent cx="7240456" cy="5091537"/>
            <wp:effectExtent l="7620" t="0" r="6350" b="635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7240456" cy="50915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b/>
          <w:bCs/>
          <w:sz w:val="38"/>
          <w:szCs w:val="38"/>
        </w:rPr>
        <w:br w:type="page"/>
      </w:r>
    </w:p>
    <w:p w14:paraId="31B5DC86" w14:textId="23D376BB" w:rsidR="00D80559" w:rsidRPr="00D80559" w:rsidRDefault="00D80559" w:rsidP="00AC7377"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lastRenderedPageBreak/>
        <w:t xml:space="preserve">Lampiran. 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5</w:t>
      </w:r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Hasil Kesimpulan Rekapitulasi </w:t>
      </w:r>
    </w:p>
    <w:p w14:paraId="28D9E157" w14:textId="77777777" w:rsidR="00D80559" w:rsidRPr="00E774C6" w:rsidRDefault="00D80559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</w:t>
      </w:r>
    </w:p>
    <w:tbl>
      <w:tblPr>
        <w:tblW w:w="7797" w:type="dxa"/>
        <w:tblLook w:val="04A0" w:firstRow="1" w:lastRow="0" w:firstColumn="1" w:lastColumn="0" w:noHBand="0" w:noVBand="1"/>
      </w:tblPr>
      <w:tblGrid>
        <w:gridCol w:w="1513"/>
        <w:gridCol w:w="1365"/>
        <w:gridCol w:w="1067"/>
        <w:gridCol w:w="1503"/>
        <w:gridCol w:w="2349"/>
      </w:tblGrid>
      <w:tr w:rsidR="00D80559" w:rsidRPr="00E774C6" w14:paraId="58E5EAA6" w14:textId="77777777" w:rsidTr="00E774C6">
        <w:trPr>
          <w:trHeight w:val="315"/>
        </w:trPr>
        <w:tc>
          <w:tcPr>
            <w:tcW w:w="779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68638" w14:textId="77777777" w:rsidR="00D80559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INTERPRETASI VALIDITAS UJI COBA ANGKET </w:t>
            </w:r>
          </w:p>
          <w:p w14:paraId="1477F45A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ANALISIS KEBUTUHAN SISWA </w:t>
            </w:r>
          </w:p>
        </w:tc>
      </w:tr>
      <w:tr w:rsidR="00D80559" w:rsidRPr="00E774C6" w14:paraId="1DD88EC1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7C6DD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4B69F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EBD49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09D52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019BF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80559" w:rsidRPr="00E774C6" w14:paraId="033B4CFF" w14:textId="77777777" w:rsidTr="00E774C6">
        <w:trPr>
          <w:trHeight w:val="481"/>
        </w:trPr>
        <w:tc>
          <w:tcPr>
            <w:tcW w:w="1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17E937D7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 ITEM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690FEFA5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 Hitung</w:t>
            </w:r>
          </w:p>
        </w:tc>
        <w:tc>
          <w:tcPr>
            <w:tcW w:w="10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23698428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 tabel</w:t>
            </w:r>
          </w:p>
        </w:tc>
        <w:tc>
          <w:tcPr>
            <w:tcW w:w="15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21FFA5A2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validan</w:t>
            </w:r>
          </w:p>
        </w:tc>
        <w:tc>
          <w:tcPr>
            <w:tcW w:w="23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67820D0B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indak Lanjut</w:t>
            </w:r>
          </w:p>
        </w:tc>
      </w:tr>
      <w:tr w:rsidR="00D80559" w:rsidRPr="00E774C6" w14:paraId="7349A3F1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578A1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1365" w:type="dxa"/>
            <w:tcBorders>
              <w:top w:val="single" w:sz="4" w:space="0" w:color="333333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0DF16F7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-.541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EE555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095F8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 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60564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erbaiki</w:t>
            </w:r>
          </w:p>
        </w:tc>
      </w:tr>
      <w:tr w:rsidR="00D80559" w:rsidRPr="00E774C6" w14:paraId="409F2C60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353DA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554C369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-0.019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97EAA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D32B3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 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EC8EF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erbaiki</w:t>
            </w:r>
          </w:p>
        </w:tc>
      </w:tr>
      <w:tr w:rsidR="00D80559" w:rsidRPr="00E774C6" w14:paraId="1D54F234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63785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133CAF3A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989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B099B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C485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0F571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729A1583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C7BFF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B8DCDF0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975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24409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8CA90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FC01F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614E936E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841E5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3544B90C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627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BC672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8C906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4BB34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5C5B650A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ABF20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6602F222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737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FF572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7C9E3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9017F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00F69D21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00CCC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6937B19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846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5ED7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4AE40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D9EEC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7D15E1BB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6A2DA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03D250F4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756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851C2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548A5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0B6E9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569764CF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1C203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BFCC953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935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465FF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9B03D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B14BC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1DDFECA7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3445A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0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5D61DA6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706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58E79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769A3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C561A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77F945DD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687E7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1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6E187C76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846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BA903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FB288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0C819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3CE6C3C3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A26F2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2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07B4EEE7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932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DD75B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B83D1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CC6E3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24F11A76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0ECBF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3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64B76494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627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A7215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7742F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0FFC6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0E5DB5FC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0D7F0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4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FB8FF6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71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C18B8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D2B0D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97440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63E83530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B4C41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5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E492CE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75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DA610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89A8A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D7B19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634A27AD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D5ABC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6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89ED881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47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4B084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4A81F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283E2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5EF71CCA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108FE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7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A22B665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27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BE40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8E318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D1339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1F650ED2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85C3C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8</w:t>
            </w:r>
          </w:p>
        </w:tc>
        <w:tc>
          <w:tcPr>
            <w:tcW w:w="1365" w:type="dxa"/>
            <w:tcBorders>
              <w:top w:val="single" w:sz="4" w:space="0" w:color="333399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6973506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969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A0F1B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2562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0CE3F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75FDF1ED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65028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9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E6DB50B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29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74EC7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5E25D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 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9DADC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erbaiki</w:t>
            </w:r>
          </w:p>
        </w:tc>
      </w:tr>
      <w:tr w:rsidR="00D80559" w:rsidRPr="00E774C6" w14:paraId="7FB43186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7004B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0</w:t>
            </w:r>
          </w:p>
        </w:tc>
        <w:tc>
          <w:tcPr>
            <w:tcW w:w="1365" w:type="dxa"/>
            <w:tcBorders>
              <w:top w:val="single" w:sz="4" w:space="0" w:color="333399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1B130601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0.210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A1627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09C14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 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070CC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erbaiki</w:t>
            </w:r>
          </w:p>
        </w:tc>
      </w:tr>
      <w:tr w:rsidR="00D80559" w:rsidRPr="00E774C6" w14:paraId="28F80E33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CE5B4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1</w:t>
            </w:r>
          </w:p>
        </w:tc>
        <w:tc>
          <w:tcPr>
            <w:tcW w:w="1365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3B650654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-0.168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0997C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D0322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dak 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E2E6F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erbaiki</w:t>
            </w:r>
          </w:p>
        </w:tc>
      </w:tr>
      <w:tr w:rsidR="00D80559" w:rsidRPr="00E774C6" w14:paraId="15BBC436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58501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2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90C6655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27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EA518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057D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7CACD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61C4B48C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305C3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3</w:t>
            </w:r>
          </w:p>
        </w:tc>
        <w:tc>
          <w:tcPr>
            <w:tcW w:w="1365" w:type="dxa"/>
            <w:tcBorders>
              <w:top w:val="single" w:sz="4" w:space="0" w:color="333399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74E0E1E1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.962</w:t>
            </w: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  <w:vertAlign w:val="superscript"/>
              </w:rPr>
              <w:t>**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65EFC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6D945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9D8F3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2547F794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F49A2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4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6C89F79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63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AB3B6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CFCEB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FBF3A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E774C6" w14:paraId="0CA867EE" w14:textId="77777777" w:rsidTr="00E774C6">
        <w:trPr>
          <w:trHeight w:val="315"/>
        </w:trPr>
        <w:tc>
          <w:tcPr>
            <w:tcW w:w="15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1A4A2" w14:textId="77777777" w:rsidR="00D80559" w:rsidRPr="00E774C6" w:rsidRDefault="00D80559" w:rsidP="00E774C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5</w:t>
            </w:r>
          </w:p>
        </w:tc>
        <w:tc>
          <w:tcPr>
            <w:tcW w:w="1365" w:type="dxa"/>
            <w:tcBorders>
              <w:top w:val="single" w:sz="4" w:space="0" w:color="333399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5545B9B6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  <w:sz w:val="20"/>
                <w:szCs w:val="20"/>
              </w:rPr>
            </w:pPr>
            <w:r w:rsidRPr="00E774C6">
              <w:rPr>
                <w:rFonts w:ascii="Arial" w:eastAsia="Times New Roman" w:hAnsi="Arial" w:cs="Arial"/>
                <w:color w:val="993300"/>
                <w:sz w:val="20"/>
                <w:szCs w:val="20"/>
              </w:rPr>
              <w:t>1</w:t>
            </w:r>
          </w:p>
        </w:tc>
        <w:tc>
          <w:tcPr>
            <w:tcW w:w="106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2534E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  <w:tc>
          <w:tcPr>
            <w:tcW w:w="15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2CF85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008A5" w14:textId="77777777" w:rsidR="00D80559" w:rsidRPr="00E774C6" w:rsidRDefault="00D80559" w:rsidP="00E774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774C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</w:tbl>
    <w:p w14:paraId="33A7BB9A" w14:textId="77777777" w:rsidR="00D80559" w:rsidRDefault="00D80559"/>
    <w:p w14:paraId="4DCE2574" w14:textId="77777777" w:rsidR="00D80559" w:rsidRDefault="00D80559" w:rsidP="00AC737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563B74ED" w14:textId="77777777" w:rsidR="00D80559" w:rsidRDefault="00D80559" w:rsidP="00AC737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4EF3E515" w14:textId="77777777" w:rsidR="00D80559" w:rsidRDefault="00D80559" w:rsidP="00AC737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203BEE7E" w14:textId="42018263" w:rsidR="00D80559" w:rsidRDefault="00D80559" w:rsidP="00AC737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lastRenderedPageBreak/>
        <w:t xml:space="preserve">Lampiran. 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6</w:t>
      </w:r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Hasil Kesimpulan Rekapitulasi </w:t>
      </w:r>
    </w:p>
    <w:p w14:paraId="3639252D" w14:textId="77777777" w:rsidR="00D80559" w:rsidRPr="00E774C6" w:rsidRDefault="00D80559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22097F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 </w:t>
      </w:r>
    </w:p>
    <w:tbl>
      <w:tblPr>
        <w:tblW w:w="9060" w:type="dxa"/>
        <w:tblLook w:val="04A0" w:firstRow="1" w:lastRow="0" w:firstColumn="1" w:lastColumn="0" w:noHBand="0" w:noVBand="1"/>
      </w:tblPr>
      <w:tblGrid>
        <w:gridCol w:w="1806"/>
        <w:gridCol w:w="1629"/>
        <w:gridCol w:w="1274"/>
        <w:gridCol w:w="1794"/>
        <w:gridCol w:w="2557"/>
      </w:tblGrid>
      <w:tr w:rsidR="00D80559" w:rsidRPr="009F75B1" w14:paraId="35D7C04B" w14:textId="77777777" w:rsidTr="009F75B1">
        <w:trPr>
          <w:trHeight w:val="315"/>
        </w:trPr>
        <w:tc>
          <w:tcPr>
            <w:tcW w:w="906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3FB2D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INTERPRETASI VALIDITAS UJI COBA ANGKET ANALISIS KEBUTUHAN GURU</w:t>
            </w:r>
          </w:p>
        </w:tc>
      </w:tr>
      <w:tr w:rsidR="00D80559" w:rsidRPr="009F75B1" w14:paraId="40376DBA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8DA02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0539F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4CCE2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4D6F1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6910D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80559" w:rsidRPr="009F75B1" w14:paraId="47A68B2E" w14:textId="77777777" w:rsidTr="009F75B1">
        <w:trPr>
          <w:trHeight w:val="315"/>
        </w:trPr>
        <w:tc>
          <w:tcPr>
            <w:tcW w:w="1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2979466C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 ITEM</w:t>
            </w:r>
          </w:p>
        </w:tc>
        <w:tc>
          <w:tcPr>
            <w:tcW w:w="16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2C8F6C8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 Hitung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154297D0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 tabel</w:t>
            </w:r>
          </w:p>
        </w:tc>
        <w:tc>
          <w:tcPr>
            <w:tcW w:w="1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36C6BF36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validan</w:t>
            </w:r>
          </w:p>
        </w:tc>
        <w:tc>
          <w:tcPr>
            <w:tcW w:w="2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01A23A6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indak Lanjut</w:t>
            </w:r>
          </w:p>
        </w:tc>
      </w:tr>
      <w:tr w:rsidR="00D80559" w:rsidRPr="009F75B1" w14:paraId="78A2DC37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64BC9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1629" w:type="dxa"/>
            <w:tcBorders>
              <w:top w:val="single" w:sz="4" w:space="0" w:color="333333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D064EC9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7</w:t>
            </w:r>
            <w:r w:rsidRPr="009F75B1">
              <w:rPr>
                <w:rFonts w:ascii="Arial" w:eastAsia="Times New Roman" w:hAnsi="Arial" w:cs="Arial"/>
                <w:color w:val="993300"/>
              </w:rPr>
              <w:t>01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95D06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26727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C10F1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743D8639" w14:textId="77777777" w:rsidTr="009F75B1">
        <w:trPr>
          <w:trHeight w:val="34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73520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32EDCBF1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.756</w:t>
            </w:r>
            <w:r w:rsidRPr="009F75B1">
              <w:rPr>
                <w:rFonts w:ascii="Arial" w:eastAsia="Times New Roman" w:hAnsi="Arial" w:cs="Arial"/>
                <w:color w:val="993300"/>
                <w:vertAlign w:val="superscript"/>
              </w:rPr>
              <w:t>*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5A2AE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EEE0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DCC26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47F2C26A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3304A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D708330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7</w:t>
            </w:r>
            <w:r w:rsidRPr="009F75B1">
              <w:rPr>
                <w:rFonts w:ascii="Arial" w:eastAsia="Times New Roman" w:hAnsi="Arial" w:cs="Arial"/>
                <w:color w:val="993300"/>
              </w:rPr>
              <w:t>70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5AF76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938B5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12E86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22A1A6DD" w14:textId="77777777" w:rsidTr="009F75B1">
        <w:trPr>
          <w:trHeight w:val="34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94063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2EC7F4AD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.939</w:t>
            </w:r>
            <w:r w:rsidRPr="009F75B1">
              <w:rPr>
                <w:rFonts w:ascii="Arial" w:eastAsia="Times New Roman" w:hAnsi="Arial" w:cs="Arial"/>
                <w:color w:val="993300"/>
                <w:vertAlign w:val="superscript"/>
              </w:rPr>
              <w:t>**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25B1A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DCE8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837CE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6D9EC9BA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B3BA3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2E7B9D67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6</w:t>
            </w:r>
            <w:r w:rsidRPr="009F75B1">
              <w:rPr>
                <w:rFonts w:ascii="Arial" w:eastAsia="Times New Roman" w:hAnsi="Arial" w:cs="Arial"/>
                <w:color w:val="993300"/>
              </w:rPr>
              <w:t>32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2534E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2BDD7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9A729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1E700522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DCBBE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96E3CDF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6</w:t>
            </w:r>
            <w:r w:rsidRPr="009F75B1">
              <w:rPr>
                <w:rFonts w:ascii="Arial" w:eastAsia="Times New Roman" w:hAnsi="Arial" w:cs="Arial"/>
                <w:color w:val="993300"/>
              </w:rPr>
              <w:t>41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212CD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80982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17B32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033C0D3F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1A645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6AD47264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7</w:t>
            </w:r>
            <w:r w:rsidRPr="009F75B1">
              <w:rPr>
                <w:rFonts w:ascii="Arial" w:eastAsia="Times New Roman" w:hAnsi="Arial" w:cs="Arial"/>
                <w:color w:val="993300"/>
              </w:rPr>
              <w:t>06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5518C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6655D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B8437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597340F0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4E681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F9BBAAE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738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5918F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DE775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51212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3F509BBA" w14:textId="77777777" w:rsidTr="009F75B1">
        <w:trPr>
          <w:trHeight w:val="34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F2675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FC3263A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.639</w:t>
            </w:r>
            <w:r w:rsidRPr="009F75B1">
              <w:rPr>
                <w:rFonts w:ascii="Arial" w:eastAsia="Times New Roman" w:hAnsi="Arial" w:cs="Arial"/>
                <w:color w:val="993300"/>
                <w:vertAlign w:val="superscript"/>
              </w:rPr>
              <w:t>*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E631A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CA2BB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BA1F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4AC1B71A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30E1B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0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62F0EBFC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7</w:t>
            </w:r>
            <w:r w:rsidRPr="009F75B1">
              <w:rPr>
                <w:rFonts w:ascii="Arial" w:eastAsia="Times New Roman" w:hAnsi="Arial" w:cs="Arial"/>
                <w:color w:val="993300"/>
              </w:rPr>
              <w:t>57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A1C01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13D0F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05B78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44032961" w14:textId="77777777" w:rsidTr="009F75B1">
        <w:trPr>
          <w:trHeight w:val="34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A363E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1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2B1F9B2D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.904</w:t>
            </w:r>
            <w:r w:rsidRPr="009F75B1">
              <w:rPr>
                <w:rFonts w:ascii="Arial" w:eastAsia="Times New Roman" w:hAnsi="Arial" w:cs="Arial"/>
                <w:color w:val="993300"/>
                <w:vertAlign w:val="superscript"/>
              </w:rPr>
              <w:t>**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0DF17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B7C14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3D585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149E8D6F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754D1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2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595DA2F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63</w:t>
            </w:r>
            <w:r w:rsidRPr="009F75B1">
              <w:rPr>
                <w:rFonts w:ascii="Arial" w:eastAsia="Times New Roman" w:hAnsi="Arial" w:cs="Arial"/>
                <w:color w:val="993300"/>
              </w:rPr>
              <w:t>5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139FD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A8675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537E8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4C2F142D" w14:textId="77777777" w:rsidTr="009F75B1">
        <w:trPr>
          <w:trHeight w:val="34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4A01C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3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39F2245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.640</w:t>
            </w:r>
            <w:r w:rsidRPr="009F75B1">
              <w:rPr>
                <w:rFonts w:ascii="Arial" w:eastAsia="Times New Roman" w:hAnsi="Arial" w:cs="Arial"/>
                <w:color w:val="993300"/>
                <w:vertAlign w:val="superscript"/>
              </w:rPr>
              <w:t>*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2919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78C71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3B54D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0E67FE46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5EDF2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4</w:t>
            </w:r>
          </w:p>
        </w:tc>
        <w:tc>
          <w:tcPr>
            <w:tcW w:w="16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B263075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Pr="009F75B1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DE6A6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64899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BC457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2207BE7C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26D8A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5</w:t>
            </w: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A81241E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Pr="009F75B1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37CB2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3A4C9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590FC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27CF2CF1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35199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6</w:t>
            </w: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BFE256F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Pr="009F75B1">
              <w:rPr>
                <w:rFonts w:ascii="Times New Roman" w:eastAsia="Times New Roman" w:hAnsi="Times New Roman" w:cs="Times New Roman"/>
                <w:color w:val="000000"/>
              </w:rPr>
              <w:t>39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EFEC5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0B78A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DF93C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52BB72D4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BF197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7</w:t>
            </w:r>
          </w:p>
        </w:tc>
        <w:tc>
          <w:tcPr>
            <w:tcW w:w="1629" w:type="dxa"/>
            <w:tcBorders>
              <w:top w:val="single" w:sz="4" w:space="0" w:color="333399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4970181B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472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98D0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397B0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F0E7B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2DA8EA6B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1094D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8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003ECA75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7</w:t>
            </w:r>
            <w:r w:rsidRPr="009F75B1">
              <w:rPr>
                <w:rFonts w:ascii="Arial" w:eastAsia="Times New Roman" w:hAnsi="Arial" w:cs="Arial"/>
                <w:color w:val="993300"/>
              </w:rPr>
              <w:t>92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9AB2C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86119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1C11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11112BB2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5CFBB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19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5F6F1000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6</w:t>
            </w:r>
            <w:r w:rsidRPr="009F75B1">
              <w:rPr>
                <w:rFonts w:ascii="Arial" w:eastAsia="Times New Roman" w:hAnsi="Arial" w:cs="Arial"/>
                <w:color w:val="993300"/>
              </w:rPr>
              <w:t>46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5AC6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32A62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DB1F7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636E7CB6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612C5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0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7BCAF7DD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6</w:t>
            </w:r>
            <w:r w:rsidRPr="009F75B1">
              <w:rPr>
                <w:rFonts w:ascii="Arial" w:eastAsia="Times New Roman" w:hAnsi="Arial" w:cs="Arial"/>
                <w:color w:val="993300"/>
              </w:rPr>
              <w:t>70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3D37F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56C81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061A4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523DBE7A" w14:textId="77777777" w:rsidTr="009F75B1">
        <w:trPr>
          <w:trHeight w:val="34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32B6F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1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14960896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.825</w:t>
            </w:r>
            <w:r w:rsidRPr="009F75B1">
              <w:rPr>
                <w:rFonts w:ascii="Arial" w:eastAsia="Times New Roman" w:hAnsi="Arial" w:cs="Arial"/>
                <w:color w:val="993300"/>
                <w:vertAlign w:val="superscript"/>
              </w:rPr>
              <w:t>**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40C00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D4DF8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4E12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7731F37C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12218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2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7D45A90A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7</w:t>
            </w:r>
            <w:r w:rsidRPr="009F75B1">
              <w:rPr>
                <w:rFonts w:ascii="Arial" w:eastAsia="Times New Roman" w:hAnsi="Arial" w:cs="Arial"/>
                <w:color w:val="993300"/>
              </w:rPr>
              <w:t>06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2D8EB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8ABF9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A725C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57EF8C2D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6C180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3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654A3A2B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7</w:t>
            </w:r>
            <w:r w:rsidRPr="009F75B1">
              <w:rPr>
                <w:rFonts w:ascii="Arial" w:eastAsia="Times New Roman" w:hAnsi="Arial" w:cs="Arial"/>
                <w:color w:val="993300"/>
              </w:rPr>
              <w:t>79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66853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D16C9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006BF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02F8853B" w14:textId="77777777" w:rsidTr="009F75B1">
        <w:trPr>
          <w:trHeight w:val="31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17C6E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4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346F58E2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0.</w:t>
            </w:r>
            <w:r>
              <w:rPr>
                <w:rFonts w:ascii="Arial" w:eastAsia="Times New Roman" w:hAnsi="Arial" w:cs="Arial"/>
                <w:color w:val="993300"/>
              </w:rPr>
              <w:t>7</w:t>
            </w:r>
            <w:r w:rsidRPr="009F75B1">
              <w:rPr>
                <w:rFonts w:ascii="Arial" w:eastAsia="Times New Roman" w:hAnsi="Arial" w:cs="Arial"/>
                <w:color w:val="993300"/>
              </w:rPr>
              <w:t>93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1B689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476D7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0047A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  <w:tr w:rsidR="00D80559" w:rsidRPr="009F75B1" w14:paraId="6B9A8DAA" w14:textId="77777777" w:rsidTr="009F75B1">
        <w:trPr>
          <w:trHeight w:val="345"/>
        </w:trPr>
        <w:tc>
          <w:tcPr>
            <w:tcW w:w="18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BD1CC" w14:textId="77777777" w:rsidR="00D80559" w:rsidRPr="009F75B1" w:rsidRDefault="00D80559" w:rsidP="009F75B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em 25</w:t>
            </w:r>
          </w:p>
        </w:tc>
        <w:tc>
          <w:tcPr>
            <w:tcW w:w="1629" w:type="dxa"/>
            <w:tcBorders>
              <w:top w:val="nil"/>
              <w:left w:val="single" w:sz="4" w:space="0" w:color="993366"/>
              <w:bottom w:val="single" w:sz="4" w:space="0" w:color="333399"/>
              <w:right w:val="nil"/>
            </w:tcBorders>
            <w:shd w:val="clear" w:color="auto" w:fill="auto"/>
            <w:noWrap/>
            <w:vAlign w:val="bottom"/>
            <w:hideMark/>
          </w:tcPr>
          <w:p w14:paraId="2D4C3CC7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993300"/>
              </w:rPr>
            </w:pPr>
            <w:r w:rsidRPr="009F75B1">
              <w:rPr>
                <w:rFonts w:ascii="Arial" w:eastAsia="Times New Roman" w:hAnsi="Arial" w:cs="Arial"/>
                <w:color w:val="993300"/>
              </w:rPr>
              <w:t>.736</w:t>
            </w:r>
            <w:r w:rsidRPr="009F75B1">
              <w:rPr>
                <w:rFonts w:ascii="Arial" w:eastAsia="Times New Roman" w:hAnsi="Arial" w:cs="Arial"/>
                <w:color w:val="993300"/>
                <w:vertAlign w:val="superscript"/>
              </w:rPr>
              <w:t>*</w:t>
            </w:r>
          </w:p>
        </w:tc>
        <w:tc>
          <w:tcPr>
            <w:tcW w:w="12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47B94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2</w:t>
            </w:r>
          </w:p>
        </w:tc>
        <w:tc>
          <w:tcPr>
            <w:tcW w:w="1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5BC12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d</w:t>
            </w:r>
          </w:p>
        </w:tc>
        <w:tc>
          <w:tcPr>
            <w:tcW w:w="2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D0089" w14:textId="77777777" w:rsidR="00D80559" w:rsidRPr="009F75B1" w:rsidRDefault="00D80559" w:rsidP="009F75B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F75B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gunakan</w:t>
            </w:r>
          </w:p>
        </w:tc>
      </w:tr>
    </w:tbl>
    <w:p w14:paraId="2339A361" w14:textId="77777777" w:rsidR="00D80559" w:rsidRDefault="00D80559"/>
    <w:p w14:paraId="513DE582" w14:textId="7DA83DA7" w:rsidR="00D80559" w:rsidRDefault="00D80559">
      <w:pPr>
        <w:rPr>
          <w:b/>
          <w:bCs/>
          <w:sz w:val="38"/>
          <w:szCs w:val="38"/>
        </w:rPr>
      </w:pPr>
      <w:r>
        <w:rPr>
          <w:b/>
          <w:bCs/>
          <w:sz w:val="38"/>
          <w:szCs w:val="38"/>
        </w:rPr>
        <w:br w:type="page"/>
      </w:r>
    </w:p>
    <w:p w14:paraId="4C10A882" w14:textId="77777777" w:rsidR="00D80559" w:rsidRPr="00EC7ECA" w:rsidRDefault="00D80559" w:rsidP="00EC7ECA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. 12 Instrumen Validasi Kelayakan Produk</w:t>
      </w:r>
    </w:p>
    <w:p w14:paraId="361D5353" w14:textId="77777777" w:rsidR="00D80559" w:rsidRPr="00002BD4" w:rsidRDefault="00D80559" w:rsidP="001B5765">
      <w:pPr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INSTRUMEN VALIDASI</w:t>
      </w:r>
      <w:r w:rsidRPr="001B57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82FE7">
        <w:rPr>
          <w:rFonts w:ascii="Times New Roman" w:hAnsi="Times New Roman" w:cs="Times New Roman"/>
          <w:b/>
          <w:bCs/>
          <w:i/>
          <w:iCs/>
          <w:sz w:val="24"/>
          <w:szCs w:val="24"/>
        </w:rPr>
        <w:t>MANUAL’S BOOK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1B5765">
        <w:rPr>
          <w:rFonts w:ascii="Times New Roman" w:hAnsi="Times New Roman" w:cs="Times New Roman"/>
          <w:b/>
          <w:bCs/>
          <w:sz w:val="24"/>
          <w:szCs w:val="24"/>
        </w:rPr>
        <w:t xml:space="preserve"> METODE PEMBELAJARAN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DARING </w:t>
      </w:r>
      <w:r w:rsidRPr="00002BD4">
        <w:rPr>
          <w:rFonts w:ascii="Times New Roman" w:hAnsi="Times New Roman" w:cs="Times New Roman"/>
          <w:b/>
          <w:bCs/>
          <w:i/>
          <w:iCs/>
          <w:sz w:val="24"/>
          <w:szCs w:val="24"/>
        </w:rPr>
        <w:t>MEPOCH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1B57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BERBANTU </w:t>
      </w:r>
      <w:r w:rsidRPr="00002BD4">
        <w:rPr>
          <w:rFonts w:ascii="Times New Roman" w:hAnsi="Times New Roman" w:cs="Times New Roman"/>
          <w:b/>
          <w:bCs/>
          <w:i/>
          <w:iCs/>
          <w:sz w:val="24"/>
          <w:szCs w:val="24"/>
        </w:rPr>
        <w:t>GOOGLE CLASSROOM</w:t>
      </w:r>
    </w:p>
    <w:p w14:paraId="1E1277AA" w14:textId="77777777" w:rsidR="00D80559" w:rsidRDefault="00D80559" w:rsidP="00ED7261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585666F" w14:textId="77777777" w:rsidR="00D80559" w:rsidRDefault="00D80559" w:rsidP="00ED7261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Petunjuk !</w:t>
      </w:r>
    </w:p>
    <w:p w14:paraId="29B79A93" w14:textId="77777777" w:rsidR="00D80559" w:rsidRPr="00BE53FB" w:rsidRDefault="00D80559" w:rsidP="00ED7261">
      <w:pPr>
        <w:pStyle w:val="ListParagraph"/>
        <w:ind w:left="0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E53FB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Berilah tanda </w:t>
      </w:r>
      <w:r w:rsidRPr="00BE53FB"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checklist </w:t>
      </w:r>
      <w:r w:rsidRPr="00BE53FB">
        <w:rPr>
          <w:rFonts w:ascii="Times New Roman" w:hAnsi="Times New Roman" w:cs="Times New Roman"/>
          <w:bCs/>
          <w:sz w:val="24"/>
          <w:szCs w:val="24"/>
          <w:lang w:val="id-ID"/>
        </w:rPr>
        <w:t>(√) pada jawaban yang anda anggap paling sesuai pada kolom untuk bebrapa pilihan yaitu 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3402"/>
      </w:tblGrid>
      <w:tr w:rsidR="00D80559" w:rsidRPr="00BE53FB" w14:paraId="359A5AD4" w14:textId="77777777" w:rsidTr="008D72D7">
        <w:tc>
          <w:tcPr>
            <w:tcW w:w="562" w:type="dxa"/>
            <w:shd w:val="clear" w:color="auto" w:fill="C5E0B3" w:themeFill="accent6" w:themeFillTint="66"/>
          </w:tcPr>
          <w:p w14:paraId="03B1C29C" w14:textId="77777777" w:rsidR="00D80559" w:rsidRPr="00FA7FD4" w:rsidRDefault="00D80559" w:rsidP="004551D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5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55839FE8" w14:textId="77777777" w:rsidR="00D80559" w:rsidRPr="00FA7FD4" w:rsidRDefault="00D80559" w:rsidP="004551DB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Sangat Setuju </w:t>
            </w:r>
          </w:p>
        </w:tc>
      </w:tr>
      <w:tr w:rsidR="00D80559" w:rsidRPr="00BE53FB" w14:paraId="6994083F" w14:textId="77777777" w:rsidTr="008D72D7">
        <w:tc>
          <w:tcPr>
            <w:tcW w:w="562" w:type="dxa"/>
            <w:shd w:val="clear" w:color="auto" w:fill="C5E0B3" w:themeFill="accent6" w:themeFillTint="66"/>
          </w:tcPr>
          <w:p w14:paraId="7D9B3ECB" w14:textId="77777777" w:rsidR="00D80559" w:rsidRPr="00FA7FD4" w:rsidRDefault="00D80559" w:rsidP="004551D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4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47C4F266" w14:textId="77777777" w:rsidR="00D80559" w:rsidRPr="00FA7FD4" w:rsidRDefault="00D80559" w:rsidP="004551DB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Setuju </w:t>
            </w:r>
          </w:p>
        </w:tc>
      </w:tr>
      <w:tr w:rsidR="00D80559" w:rsidRPr="00BE53FB" w14:paraId="2067F794" w14:textId="77777777" w:rsidTr="008D72D7">
        <w:tc>
          <w:tcPr>
            <w:tcW w:w="562" w:type="dxa"/>
            <w:shd w:val="clear" w:color="auto" w:fill="C5E0B3" w:themeFill="accent6" w:themeFillTint="66"/>
          </w:tcPr>
          <w:p w14:paraId="6F0D46E1" w14:textId="77777777" w:rsidR="00D80559" w:rsidRPr="00FA7FD4" w:rsidRDefault="00D80559" w:rsidP="004551D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3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6B651874" w14:textId="77777777" w:rsidR="00D80559" w:rsidRPr="00FA7FD4" w:rsidRDefault="00D80559" w:rsidP="004551DB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Kurang Setuju</w:t>
            </w: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 </w:t>
            </w:r>
          </w:p>
        </w:tc>
      </w:tr>
      <w:tr w:rsidR="00D80559" w:rsidRPr="00BE53FB" w14:paraId="17478B21" w14:textId="77777777" w:rsidTr="008D72D7">
        <w:tc>
          <w:tcPr>
            <w:tcW w:w="562" w:type="dxa"/>
            <w:shd w:val="clear" w:color="auto" w:fill="C5E0B3" w:themeFill="accent6" w:themeFillTint="66"/>
          </w:tcPr>
          <w:p w14:paraId="4F91AFB9" w14:textId="77777777" w:rsidR="00D80559" w:rsidRPr="00FA7FD4" w:rsidRDefault="00D80559" w:rsidP="004551D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2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230F2693" w14:textId="77777777" w:rsidR="00D80559" w:rsidRPr="00FA7FD4" w:rsidRDefault="00D80559" w:rsidP="004551DB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Tidak </w:t>
            </w: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Setuju </w:t>
            </w:r>
          </w:p>
        </w:tc>
      </w:tr>
      <w:tr w:rsidR="00D80559" w:rsidRPr="00BE53FB" w14:paraId="6DE71613" w14:textId="77777777" w:rsidTr="008D72D7">
        <w:tc>
          <w:tcPr>
            <w:tcW w:w="562" w:type="dxa"/>
            <w:shd w:val="clear" w:color="auto" w:fill="C5E0B3" w:themeFill="accent6" w:themeFillTint="66"/>
          </w:tcPr>
          <w:p w14:paraId="2EB12D88" w14:textId="77777777" w:rsidR="00D80559" w:rsidRPr="00FA7FD4" w:rsidRDefault="00D80559" w:rsidP="004551D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1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5E2C8B41" w14:textId="77777777" w:rsidR="00D80559" w:rsidRPr="00FA7FD4" w:rsidRDefault="00D80559" w:rsidP="004551DB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Sangat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Tidak </w:t>
            </w: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etuju</w:t>
            </w:r>
          </w:p>
        </w:tc>
      </w:tr>
    </w:tbl>
    <w:p w14:paraId="5546D275" w14:textId="77777777" w:rsidR="00D80559" w:rsidRDefault="00D80559" w:rsidP="001B5765">
      <w:pPr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8217" w:type="dxa"/>
        <w:tblLook w:val="04A0" w:firstRow="1" w:lastRow="0" w:firstColumn="1" w:lastColumn="0" w:noHBand="0" w:noVBand="1"/>
      </w:tblPr>
      <w:tblGrid>
        <w:gridCol w:w="511"/>
        <w:gridCol w:w="4267"/>
        <w:gridCol w:w="423"/>
        <w:gridCol w:w="423"/>
        <w:gridCol w:w="424"/>
        <w:gridCol w:w="423"/>
        <w:gridCol w:w="423"/>
        <w:gridCol w:w="1323"/>
      </w:tblGrid>
      <w:tr w:rsidR="00D80559" w:rsidRPr="001B5765" w14:paraId="631F902B" w14:textId="77777777" w:rsidTr="00ED7261">
        <w:tc>
          <w:tcPr>
            <w:tcW w:w="511" w:type="dxa"/>
            <w:vMerge w:val="restart"/>
            <w:vAlign w:val="center"/>
          </w:tcPr>
          <w:p w14:paraId="1904C094" w14:textId="77777777" w:rsidR="00D80559" w:rsidRPr="001B5765" w:rsidRDefault="00D80559" w:rsidP="001B5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765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267" w:type="dxa"/>
            <w:vMerge w:val="restart"/>
            <w:vAlign w:val="center"/>
          </w:tcPr>
          <w:p w14:paraId="665C9AB8" w14:textId="77777777" w:rsidR="00D80559" w:rsidRPr="001B5765" w:rsidRDefault="00D80559" w:rsidP="001B5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765">
              <w:rPr>
                <w:rFonts w:ascii="Times New Roman" w:hAnsi="Times New Roman" w:cs="Times New Roman"/>
                <w:sz w:val="24"/>
                <w:szCs w:val="24"/>
              </w:rPr>
              <w:t>Indikator Penilaian</w:t>
            </w:r>
          </w:p>
        </w:tc>
        <w:tc>
          <w:tcPr>
            <w:tcW w:w="2116" w:type="dxa"/>
            <w:gridSpan w:val="5"/>
          </w:tcPr>
          <w:p w14:paraId="09A88473" w14:textId="77777777" w:rsidR="00D80559" w:rsidRPr="001B5765" w:rsidRDefault="00D80559" w:rsidP="001B5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765">
              <w:rPr>
                <w:rFonts w:ascii="Times New Roman" w:hAnsi="Times New Roman" w:cs="Times New Roman"/>
                <w:sz w:val="24"/>
                <w:szCs w:val="24"/>
              </w:rPr>
              <w:t>Skala Penilaian</w:t>
            </w:r>
          </w:p>
        </w:tc>
        <w:tc>
          <w:tcPr>
            <w:tcW w:w="1323" w:type="dxa"/>
            <w:vMerge w:val="restart"/>
            <w:vAlign w:val="center"/>
          </w:tcPr>
          <w:p w14:paraId="20EDF011" w14:textId="77777777" w:rsidR="00D80559" w:rsidRPr="001B5765" w:rsidRDefault="00D80559" w:rsidP="00975A1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765">
              <w:rPr>
                <w:rFonts w:ascii="Times New Roman" w:hAnsi="Times New Roman" w:cs="Times New Roman"/>
                <w:sz w:val="24"/>
                <w:szCs w:val="24"/>
              </w:rPr>
              <w:t>Keterangan</w:t>
            </w:r>
          </w:p>
        </w:tc>
      </w:tr>
      <w:tr w:rsidR="00D80559" w:rsidRPr="001B5765" w14:paraId="41D0A78D" w14:textId="77777777" w:rsidTr="008D72D7">
        <w:tc>
          <w:tcPr>
            <w:tcW w:w="511" w:type="dxa"/>
            <w:vMerge/>
            <w:vAlign w:val="center"/>
          </w:tcPr>
          <w:p w14:paraId="4CEAB336" w14:textId="77777777" w:rsidR="00D80559" w:rsidRPr="001B5765" w:rsidRDefault="00D80559" w:rsidP="001B57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67" w:type="dxa"/>
            <w:vMerge/>
          </w:tcPr>
          <w:p w14:paraId="62EA068A" w14:textId="77777777" w:rsidR="00D80559" w:rsidRPr="001B5765" w:rsidRDefault="00D80559" w:rsidP="001B57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  <w:shd w:val="clear" w:color="auto" w:fill="C5E0B3" w:themeFill="accent6" w:themeFillTint="66"/>
          </w:tcPr>
          <w:p w14:paraId="4709D9DD" w14:textId="77777777" w:rsidR="00D80559" w:rsidRPr="00ED7261" w:rsidRDefault="00D80559" w:rsidP="001B576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D7261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23" w:type="dxa"/>
            <w:shd w:val="clear" w:color="auto" w:fill="C5E0B3" w:themeFill="accent6" w:themeFillTint="66"/>
          </w:tcPr>
          <w:p w14:paraId="5FF7C52E" w14:textId="77777777" w:rsidR="00D80559" w:rsidRPr="00ED7261" w:rsidRDefault="00D80559" w:rsidP="001B576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D7261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424" w:type="dxa"/>
            <w:shd w:val="clear" w:color="auto" w:fill="C5E0B3" w:themeFill="accent6" w:themeFillTint="66"/>
          </w:tcPr>
          <w:p w14:paraId="3F546401" w14:textId="77777777" w:rsidR="00D80559" w:rsidRPr="00ED7261" w:rsidRDefault="00D80559" w:rsidP="001B576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D7261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423" w:type="dxa"/>
            <w:shd w:val="clear" w:color="auto" w:fill="C5E0B3" w:themeFill="accent6" w:themeFillTint="66"/>
          </w:tcPr>
          <w:p w14:paraId="238D6297" w14:textId="77777777" w:rsidR="00D80559" w:rsidRPr="00ED7261" w:rsidRDefault="00D80559" w:rsidP="001B576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D7261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23" w:type="dxa"/>
            <w:shd w:val="clear" w:color="auto" w:fill="C5E0B3" w:themeFill="accent6" w:themeFillTint="66"/>
          </w:tcPr>
          <w:p w14:paraId="020C07BC" w14:textId="77777777" w:rsidR="00D80559" w:rsidRPr="00ED7261" w:rsidRDefault="00D80559" w:rsidP="001B576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D7261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1323" w:type="dxa"/>
            <w:vMerge/>
          </w:tcPr>
          <w:p w14:paraId="229178B6" w14:textId="77777777" w:rsidR="00D80559" w:rsidRPr="001B5765" w:rsidRDefault="00D80559" w:rsidP="001B57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D13473" w14:paraId="5085BF7A" w14:textId="77777777" w:rsidTr="00975A1A">
        <w:tc>
          <w:tcPr>
            <w:tcW w:w="8217" w:type="dxa"/>
            <w:gridSpan w:val="8"/>
            <w:shd w:val="clear" w:color="auto" w:fill="BFBFBF" w:themeFill="background1" w:themeFillShade="BF"/>
          </w:tcPr>
          <w:p w14:paraId="7CB896FF" w14:textId="77777777" w:rsidR="00D80559" w:rsidRPr="00D13473" w:rsidRDefault="00D80559" w:rsidP="00D80559">
            <w:pPr>
              <w:pStyle w:val="ListParagraph"/>
              <w:numPr>
                <w:ilvl w:val="0"/>
                <w:numId w:val="3"/>
              </w:numPr>
              <w:ind w:left="447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134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yajian</w:t>
            </w:r>
          </w:p>
        </w:tc>
      </w:tr>
      <w:tr w:rsidR="00D80559" w:rsidRPr="001B5765" w14:paraId="248CA677" w14:textId="77777777" w:rsidTr="00ED7261">
        <w:tc>
          <w:tcPr>
            <w:tcW w:w="511" w:type="dxa"/>
          </w:tcPr>
          <w:p w14:paraId="360F9B7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7" w:type="dxa"/>
          </w:tcPr>
          <w:p w14:paraId="0FCCE108" w14:textId="77777777" w:rsidR="00D80559" w:rsidRPr="00002BD4" w:rsidRDefault="00D80559" w:rsidP="004551D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anduan 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etode pembelajaran Daring </w:t>
            </w:r>
            <w:r w:rsidRPr="00002BD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Mepoch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disajikan cukup menarik</w:t>
            </w:r>
          </w:p>
        </w:tc>
        <w:tc>
          <w:tcPr>
            <w:tcW w:w="423" w:type="dxa"/>
          </w:tcPr>
          <w:p w14:paraId="41E1A27C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82339D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4A6E3822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16C3A1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FFD0747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190D0BDC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03D3099A" w14:textId="77777777" w:rsidTr="00ED7261">
        <w:tc>
          <w:tcPr>
            <w:tcW w:w="511" w:type="dxa"/>
          </w:tcPr>
          <w:p w14:paraId="42DAF384" w14:textId="77777777" w:rsidR="00D80559" w:rsidRPr="00FA7FD4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4267" w:type="dxa"/>
          </w:tcPr>
          <w:p w14:paraId="64BCEDB3" w14:textId="77777777" w:rsidR="00D80559" w:rsidRDefault="00D80559" w:rsidP="004551D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Berisi hal-hal pokok yang dideskripsikan dengan jelas</w:t>
            </w:r>
          </w:p>
        </w:tc>
        <w:tc>
          <w:tcPr>
            <w:tcW w:w="423" w:type="dxa"/>
          </w:tcPr>
          <w:p w14:paraId="3EF7CCFC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37FBB0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163719CB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AE54C33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9A916F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56E3FFA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53310597" w14:textId="77777777" w:rsidTr="00ED7261">
        <w:tc>
          <w:tcPr>
            <w:tcW w:w="511" w:type="dxa"/>
          </w:tcPr>
          <w:p w14:paraId="52241650" w14:textId="77777777" w:rsidR="00D80559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4267" w:type="dxa"/>
          </w:tcPr>
          <w:p w14:paraId="4D78CBD6" w14:textId="77777777" w:rsidR="00D80559" w:rsidRPr="00002BD4" w:rsidRDefault="00D80559" w:rsidP="004551D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Deskripsi langkah-langkah jelas dan mudah dipaham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diikuti</w:t>
            </w:r>
          </w:p>
        </w:tc>
        <w:tc>
          <w:tcPr>
            <w:tcW w:w="423" w:type="dxa"/>
          </w:tcPr>
          <w:p w14:paraId="2E30A33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AF3347A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7F30F393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3FD44A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63F135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6CD56FDB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282EB2A4" w14:textId="77777777" w:rsidTr="00ED7261">
        <w:tc>
          <w:tcPr>
            <w:tcW w:w="511" w:type="dxa"/>
          </w:tcPr>
          <w:p w14:paraId="1AB05464" w14:textId="77777777" w:rsidR="00D80559" w:rsidRPr="00FA7FD4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4267" w:type="dxa"/>
          </w:tcPr>
          <w:p w14:paraId="79A22E55" w14:textId="77777777" w:rsidR="00D80559" w:rsidRPr="00FA7FD4" w:rsidRDefault="00D80559" w:rsidP="004551D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Deskripsi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ahapan Metode </w:t>
            </w:r>
            <w:r w:rsidRPr="00002BD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cukup jelas, menarik dan mudah diikuti </w:t>
            </w:r>
          </w:p>
        </w:tc>
        <w:tc>
          <w:tcPr>
            <w:tcW w:w="423" w:type="dxa"/>
          </w:tcPr>
          <w:p w14:paraId="5DD860F2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10C1DAC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58DB2FB1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6BC17BD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8B86EB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567D839B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318455C6" w14:textId="77777777" w:rsidTr="00ED7261">
        <w:tc>
          <w:tcPr>
            <w:tcW w:w="511" w:type="dxa"/>
          </w:tcPr>
          <w:p w14:paraId="2288158C" w14:textId="77777777" w:rsidR="00D80559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4267" w:type="dxa"/>
          </w:tcPr>
          <w:p w14:paraId="59AF58C6" w14:textId="77777777" w:rsidR="00D80559" w:rsidRPr="00082FE7" w:rsidRDefault="00D80559" w:rsidP="004551D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tunjuk disertai gambar yang membantu untuk dipaham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engan menarik</w:t>
            </w:r>
          </w:p>
        </w:tc>
        <w:tc>
          <w:tcPr>
            <w:tcW w:w="423" w:type="dxa"/>
          </w:tcPr>
          <w:p w14:paraId="36ED979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3DE739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180671D5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A49AE67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7B47DD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324C3B1B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2AC5C38C" w14:textId="77777777" w:rsidTr="00ED7261">
        <w:tc>
          <w:tcPr>
            <w:tcW w:w="511" w:type="dxa"/>
          </w:tcPr>
          <w:p w14:paraId="3CDB540A" w14:textId="77777777" w:rsidR="00D80559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4267" w:type="dxa"/>
          </w:tcPr>
          <w:p w14:paraId="4533C592" w14:textId="77777777" w:rsidR="00D80559" w:rsidRDefault="00D80559" w:rsidP="004551D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Ilustrasi sampul menggambarkan isi panduan</w:t>
            </w:r>
          </w:p>
        </w:tc>
        <w:tc>
          <w:tcPr>
            <w:tcW w:w="423" w:type="dxa"/>
          </w:tcPr>
          <w:p w14:paraId="6E2F45E2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698D2C2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4FDA266E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F012E83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6B624EA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3570284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1BCCC5BC" w14:textId="77777777" w:rsidTr="00ED7261">
        <w:tc>
          <w:tcPr>
            <w:tcW w:w="511" w:type="dxa"/>
          </w:tcPr>
          <w:p w14:paraId="7FEB9B96" w14:textId="77777777" w:rsidR="00D80559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4267" w:type="dxa"/>
          </w:tcPr>
          <w:p w14:paraId="0CBCBF82" w14:textId="77777777" w:rsidR="00D80559" w:rsidRPr="004551DB" w:rsidRDefault="00D80559" w:rsidP="004551D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Jenis 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lang w:val="id-ID"/>
              </w:rPr>
              <w:t xml:space="preserve">font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ederhana, mudah dibac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menarik karena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menggunakan huruf hias</w:t>
            </w:r>
          </w:p>
        </w:tc>
        <w:tc>
          <w:tcPr>
            <w:tcW w:w="423" w:type="dxa"/>
          </w:tcPr>
          <w:p w14:paraId="400B9500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75FF260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56E20A6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8B57D0A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58AB2E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54FD8887" w14:textId="77777777" w:rsidR="00D80559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D6B899F" w14:textId="77777777" w:rsidR="00D80559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18B65CA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D13473" w14:paraId="086335F0" w14:textId="77777777" w:rsidTr="00975A1A">
        <w:tc>
          <w:tcPr>
            <w:tcW w:w="8217" w:type="dxa"/>
            <w:gridSpan w:val="8"/>
            <w:shd w:val="clear" w:color="auto" w:fill="BFBFBF" w:themeFill="background1" w:themeFillShade="BF"/>
          </w:tcPr>
          <w:p w14:paraId="19CA7E7D" w14:textId="77777777" w:rsidR="00D80559" w:rsidRPr="00D13473" w:rsidRDefault="00D80559" w:rsidP="00D80559">
            <w:pPr>
              <w:pStyle w:val="ListParagraph"/>
              <w:numPr>
                <w:ilvl w:val="0"/>
                <w:numId w:val="3"/>
              </w:numPr>
              <w:spacing w:line="360" w:lineRule="auto"/>
              <w:ind w:left="306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134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istematika</w:t>
            </w:r>
          </w:p>
        </w:tc>
      </w:tr>
      <w:tr w:rsidR="00D80559" w:rsidRPr="001B5765" w14:paraId="1EFC1E2C" w14:textId="77777777" w:rsidTr="00ED7261">
        <w:tc>
          <w:tcPr>
            <w:tcW w:w="511" w:type="dxa"/>
          </w:tcPr>
          <w:p w14:paraId="6118F853" w14:textId="77777777" w:rsidR="00D80559" w:rsidRPr="00FA7FD4" w:rsidRDefault="00D80559" w:rsidP="004551DB">
            <w:pPr>
              <w:pStyle w:val="ListParagraph"/>
              <w:spacing w:line="360" w:lineRule="auto"/>
              <w:ind w:left="22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8</w:t>
            </w:r>
          </w:p>
        </w:tc>
        <w:tc>
          <w:tcPr>
            <w:tcW w:w="4267" w:type="dxa"/>
          </w:tcPr>
          <w:p w14:paraId="15FB7494" w14:textId="77777777" w:rsidR="00D80559" w:rsidRPr="00D13473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anduan pelaksanaan </w:t>
            </w:r>
            <w:bookmarkStart w:id="0" w:name="_Hlk124476421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pembelajaran daring </w:t>
            </w:r>
            <w:r w:rsidRPr="00082F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bookmarkEnd w:id="0"/>
            <w:r>
              <w:rPr>
                <w:rFonts w:ascii="Times New Roman" w:hAnsi="Times New Roman" w:cs="Times New Roman"/>
                <w:sz w:val="24"/>
                <w:szCs w:val="24"/>
              </w:rPr>
              <w:t>tersistematika dengan baik</w:t>
            </w:r>
          </w:p>
        </w:tc>
        <w:tc>
          <w:tcPr>
            <w:tcW w:w="423" w:type="dxa"/>
          </w:tcPr>
          <w:p w14:paraId="6AB3FED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6459831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06EC47DA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18D249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EC105F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1E0E205C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05A7FC46" w14:textId="77777777" w:rsidTr="00ED7261">
        <w:tc>
          <w:tcPr>
            <w:tcW w:w="511" w:type="dxa"/>
          </w:tcPr>
          <w:p w14:paraId="491E5307" w14:textId="77777777" w:rsidR="00D80559" w:rsidRPr="004551DB" w:rsidRDefault="00D80559" w:rsidP="004551DB">
            <w:pPr>
              <w:pStyle w:val="ListParagraph"/>
              <w:spacing w:line="360" w:lineRule="auto"/>
              <w:ind w:left="22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9</w:t>
            </w:r>
          </w:p>
        </w:tc>
        <w:tc>
          <w:tcPr>
            <w:tcW w:w="4267" w:type="dxa"/>
          </w:tcPr>
          <w:p w14:paraId="2B64139A" w14:textId="77777777" w:rsidR="00D80559" w:rsidRPr="00D13473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intak metode pembelajaran daring metode pembelajaran daring </w:t>
            </w:r>
            <w:r w:rsidRPr="00082F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disajik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untut dan mudah dipahami</w:t>
            </w:r>
          </w:p>
        </w:tc>
        <w:tc>
          <w:tcPr>
            <w:tcW w:w="423" w:type="dxa"/>
          </w:tcPr>
          <w:p w14:paraId="3950CF8A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6C36BDBE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0B1A0F5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1CB7D6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696E1D5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1562AD88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D13473" w14:paraId="5BBB9853" w14:textId="77777777" w:rsidTr="00975A1A">
        <w:tc>
          <w:tcPr>
            <w:tcW w:w="8217" w:type="dxa"/>
            <w:gridSpan w:val="8"/>
            <w:shd w:val="clear" w:color="auto" w:fill="BFBFBF" w:themeFill="background1" w:themeFillShade="BF"/>
          </w:tcPr>
          <w:p w14:paraId="1885AFF2" w14:textId="77777777" w:rsidR="00D80559" w:rsidRPr="00D13473" w:rsidRDefault="00D80559" w:rsidP="00D80559">
            <w:pPr>
              <w:pStyle w:val="ListParagraph"/>
              <w:numPr>
                <w:ilvl w:val="0"/>
                <w:numId w:val="3"/>
              </w:numPr>
              <w:spacing w:line="360" w:lineRule="auto"/>
              <w:ind w:left="447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134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urikulum</w:t>
            </w:r>
          </w:p>
        </w:tc>
      </w:tr>
      <w:tr w:rsidR="00D80559" w:rsidRPr="001B5765" w14:paraId="61DAD801" w14:textId="77777777" w:rsidTr="00ED7261">
        <w:tc>
          <w:tcPr>
            <w:tcW w:w="511" w:type="dxa"/>
          </w:tcPr>
          <w:p w14:paraId="46CF97F2" w14:textId="77777777" w:rsidR="00D80559" w:rsidRPr="004551DB" w:rsidRDefault="00D80559" w:rsidP="004551DB">
            <w:pPr>
              <w:pStyle w:val="ListParagraph"/>
              <w:spacing w:line="360" w:lineRule="auto"/>
              <w:ind w:left="22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</w:t>
            </w:r>
          </w:p>
        </w:tc>
        <w:tc>
          <w:tcPr>
            <w:tcW w:w="4267" w:type="dxa"/>
          </w:tcPr>
          <w:p w14:paraId="2504F90E" w14:textId="77777777" w:rsidR="00D80559" w:rsidRPr="00D13473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pembelajaran metode pembelajaran daring </w:t>
            </w:r>
            <w:r w:rsidRPr="00082F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relevan dengan materi yang harus dipelajari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serta didik</w:t>
            </w:r>
          </w:p>
        </w:tc>
        <w:tc>
          <w:tcPr>
            <w:tcW w:w="423" w:type="dxa"/>
          </w:tcPr>
          <w:p w14:paraId="4AD3554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87B00F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11E1202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49C68B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F6B074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480423B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5BF9E0AA" w14:textId="77777777" w:rsidTr="00ED7261">
        <w:tc>
          <w:tcPr>
            <w:tcW w:w="511" w:type="dxa"/>
          </w:tcPr>
          <w:p w14:paraId="239D84DE" w14:textId="77777777" w:rsidR="00D80559" w:rsidRPr="00FA7FD4" w:rsidRDefault="00D80559" w:rsidP="004551DB">
            <w:pPr>
              <w:pStyle w:val="ListParagraph"/>
              <w:spacing w:line="360" w:lineRule="auto"/>
              <w:ind w:left="22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1</w:t>
            </w:r>
          </w:p>
        </w:tc>
        <w:tc>
          <w:tcPr>
            <w:tcW w:w="4267" w:type="dxa"/>
          </w:tcPr>
          <w:p w14:paraId="6CFEFEB4" w14:textId="77777777" w:rsidR="00D80559" w:rsidRPr="00D13473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pembelajaran metode pembelajaran daring </w:t>
            </w:r>
            <w:r w:rsidRPr="00082F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esuai dengan kurikulum yang berlaku yang penggunaan teknologi</w:t>
            </w:r>
          </w:p>
        </w:tc>
        <w:tc>
          <w:tcPr>
            <w:tcW w:w="423" w:type="dxa"/>
          </w:tcPr>
          <w:p w14:paraId="0D7E393A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E66270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6FF44A40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9D16C1E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22D7FE8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6690CC48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67E4255B" w14:textId="77777777" w:rsidTr="00ED7261">
        <w:tc>
          <w:tcPr>
            <w:tcW w:w="511" w:type="dxa"/>
          </w:tcPr>
          <w:p w14:paraId="1C2CB2ED" w14:textId="77777777" w:rsidR="00D80559" w:rsidRPr="00FA7FD4" w:rsidRDefault="00D80559" w:rsidP="004551DB">
            <w:pPr>
              <w:pStyle w:val="ListParagraph"/>
              <w:spacing w:line="360" w:lineRule="auto"/>
              <w:ind w:left="22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2</w:t>
            </w:r>
          </w:p>
        </w:tc>
        <w:tc>
          <w:tcPr>
            <w:tcW w:w="4267" w:type="dxa"/>
          </w:tcPr>
          <w:p w14:paraId="79D8E76A" w14:textId="77777777" w:rsidR="00D80559" w:rsidRPr="00D13473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ujuan dan manfaat dari metode metode pembelajaran daring </w:t>
            </w:r>
            <w:r w:rsidRPr="00082F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sampaikan dengan jelas</w:t>
            </w:r>
          </w:p>
        </w:tc>
        <w:tc>
          <w:tcPr>
            <w:tcW w:w="423" w:type="dxa"/>
          </w:tcPr>
          <w:p w14:paraId="1132CBF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64C873C3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790DEB4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6083B7E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4DF20E0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1EFCEB8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011DE5E9" w14:textId="77777777" w:rsidTr="00975A1A">
        <w:tc>
          <w:tcPr>
            <w:tcW w:w="8217" w:type="dxa"/>
            <w:gridSpan w:val="8"/>
            <w:shd w:val="clear" w:color="auto" w:fill="BFBFBF" w:themeFill="background1" w:themeFillShade="BF"/>
          </w:tcPr>
          <w:p w14:paraId="3679FE4F" w14:textId="77777777" w:rsidR="00D80559" w:rsidRPr="00D13473" w:rsidRDefault="00D80559" w:rsidP="00D80559">
            <w:pPr>
              <w:pStyle w:val="ListParagraph"/>
              <w:numPr>
                <w:ilvl w:val="0"/>
                <w:numId w:val="3"/>
              </w:numPr>
              <w:spacing w:line="360" w:lineRule="auto"/>
              <w:ind w:left="306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1347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ahasa</w:t>
            </w:r>
          </w:p>
        </w:tc>
      </w:tr>
      <w:tr w:rsidR="00D80559" w:rsidRPr="001B5765" w14:paraId="07146030" w14:textId="77777777" w:rsidTr="00ED7261">
        <w:tc>
          <w:tcPr>
            <w:tcW w:w="511" w:type="dxa"/>
          </w:tcPr>
          <w:p w14:paraId="7309BA83" w14:textId="77777777" w:rsidR="00D80559" w:rsidRPr="00FA7FD4" w:rsidRDefault="00D80559" w:rsidP="004551DB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4267" w:type="dxa"/>
          </w:tcPr>
          <w:p w14:paraId="57452D80" w14:textId="77777777" w:rsidR="00D80559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hasa yang digunakan mudah dipahami</w:t>
            </w:r>
          </w:p>
        </w:tc>
        <w:tc>
          <w:tcPr>
            <w:tcW w:w="423" w:type="dxa"/>
          </w:tcPr>
          <w:p w14:paraId="13EF5AE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607EE36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7EE6A295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0F828DC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B446E23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0B423C6A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2F78A150" w14:textId="77777777" w:rsidTr="00ED7261">
        <w:tc>
          <w:tcPr>
            <w:tcW w:w="511" w:type="dxa"/>
          </w:tcPr>
          <w:p w14:paraId="33BAD553" w14:textId="77777777" w:rsidR="00D80559" w:rsidRPr="004551DB" w:rsidRDefault="00D80559" w:rsidP="004551DB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4</w:t>
            </w:r>
          </w:p>
        </w:tc>
        <w:tc>
          <w:tcPr>
            <w:tcW w:w="4267" w:type="dxa"/>
          </w:tcPr>
          <w:p w14:paraId="21969A5C" w14:textId="77777777" w:rsidR="00D80559" w:rsidRPr="00A22AB5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alimat yang digunakan untuk menjelaskan materi mudah dipahami</w:t>
            </w:r>
          </w:p>
        </w:tc>
        <w:tc>
          <w:tcPr>
            <w:tcW w:w="423" w:type="dxa"/>
          </w:tcPr>
          <w:p w14:paraId="29AC80A8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9D08093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2EE1758C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A675627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960C4E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606F78C2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15082437" w14:textId="77777777" w:rsidTr="00ED7261">
        <w:tc>
          <w:tcPr>
            <w:tcW w:w="511" w:type="dxa"/>
          </w:tcPr>
          <w:p w14:paraId="41D1570C" w14:textId="77777777" w:rsidR="00D80559" w:rsidRDefault="00D80559" w:rsidP="004551DB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5</w:t>
            </w:r>
          </w:p>
        </w:tc>
        <w:tc>
          <w:tcPr>
            <w:tcW w:w="4267" w:type="dxa"/>
          </w:tcPr>
          <w:p w14:paraId="17055129" w14:textId="77777777" w:rsidR="00D80559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alimat sederhana dan efektif</w:t>
            </w:r>
          </w:p>
        </w:tc>
        <w:tc>
          <w:tcPr>
            <w:tcW w:w="423" w:type="dxa"/>
          </w:tcPr>
          <w:p w14:paraId="420757A7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EBA7FA1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43BF14C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48D3FE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9DA704C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1C12B721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4822D51D" w14:textId="77777777" w:rsidTr="00ED7261">
        <w:tc>
          <w:tcPr>
            <w:tcW w:w="511" w:type="dxa"/>
          </w:tcPr>
          <w:p w14:paraId="7462006F" w14:textId="77777777" w:rsidR="00D80559" w:rsidRPr="004551DB" w:rsidRDefault="00D80559" w:rsidP="004551DB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4267" w:type="dxa"/>
          </w:tcPr>
          <w:p w14:paraId="6EB793D7" w14:textId="77777777" w:rsidR="00D80559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hasa yang digunakan tidak ambigu</w:t>
            </w:r>
          </w:p>
        </w:tc>
        <w:tc>
          <w:tcPr>
            <w:tcW w:w="423" w:type="dxa"/>
          </w:tcPr>
          <w:p w14:paraId="13AF802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ED3A13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27DDC242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17225B0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31C7DE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4716936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44DE70BA" w14:textId="77777777" w:rsidTr="008D72D7">
        <w:trPr>
          <w:trHeight w:val="866"/>
        </w:trPr>
        <w:tc>
          <w:tcPr>
            <w:tcW w:w="511" w:type="dxa"/>
          </w:tcPr>
          <w:p w14:paraId="7B569C23" w14:textId="77777777" w:rsidR="00D80559" w:rsidRPr="004551DB" w:rsidRDefault="00D80559" w:rsidP="004551DB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</w:t>
            </w:r>
          </w:p>
        </w:tc>
        <w:tc>
          <w:tcPr>
            <w:tcW w:w="4267" w:type="dxa"/>
          </w:tcPr>
          <w:p w14:paraId="44B0EC6A" w14:textId="77777777" w:rsidR="00D80559" w:rsidRPr="00A22AB5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Kesesuaian dengan kaidah bahasa indonesia yang baik dan benar</w:t>
            </w:r>
          </w:p>
        </w:tc>
        <w:tc>
          <w:tcPr>
            <w:tcW w:w="423" w:type="dxa"/>
          </w:tcPr>
          <w:p w14:paraId="526A8888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C04A411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39171823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605C923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6702160F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56152F30" w14:textId="77777777" w:rsidR="00D80559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5C03A4E" w14:textId="77777777" w:rsidR="00D80559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A896B1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61B63BAA" w14:textId="77777777" w:rsidTr="00307734">
        <w:tc>
          <w:tcPr>
            <w:tcW w:w="8217" w:type="dxa"/>
            <w:gridSpan w:val="8"/>
            <w:shd w:val="clear" w:color="auto" w:fill="BFBFBF" w:themeFill="background1" w:themeFillShade="BF"/>
          </w:tcPr>
          <w:p w14:paraId="249776D3" w14:textId="77777777" w:rsidR="00D80559" w:rsidRPr="00307734" w:rsidRDefault="00D80559" w:rsidP="00D80559">
            <w:pPr>
              <w:pStyle w:val="ListParagraph"/>
              <w:numPr>
                <w:ilvl w:val="0"/>
                <w:numId w:val="3"/>
              </w:numPr>
              <w:spacing w:line="360" w:lineRule="auto"/>
              <w:ind w:left="306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0773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mpan Balik</w:t>
            </w:r>
          </w:p>
        </w:tc>
      </w:tr>
      <w:tr w:rsidR="00D80559" w:rsidRPr="001B5765" w14:paraId="36D7F3D1" w14:textId="77777777" w:rsidTr="00ED7261">
        <w:tc>
          <w:tcPr>
            <w:tcW w:w="511" w:type="dxa"/>
          </w:tcPr>
          <w:p w14:paraId="271BDFBF" w14:textId="77777777" w:rsidR="00D80559" w:rsidRPr="00FA7FD4" w:rsidRDefault="00D80559" w:rsidP="004551DB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</w:t>
            </w:r>
          </w:p>
        </w:tc>
        <w:tc>
          <w:tcPr>
            <w:tcW w:w="4267" w:type="dxa"/>
          </w:tcPr>
          <w:p w14:paraId="736366F1" w14:textId="77777777" w:rsidR="00D80559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ngguna mudah dalam menggunakan metode pembelajaran metode pembelajaran daring </w:t>
            </w:r>
            <w:r w:rsidRPr="00082F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</w:p>
        </w:tc>
        <w:tc>
          <w:tcPr>
            <w:tcW w:w="423" w:type="dxa"/>
          </w:tcPr>
          <w:p w14:paraId="47713378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CD06F9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4356BEE4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1E5F70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E42F5AE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09D7CCC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02D3E672" w14:textId="77777777" w:rsidTr="00ED7261">
        <w:tc>
          <w:tcPr>
            <w:tcW w:w="511" w:type="dxa"/>
          </w:tcPr>
          <w:p w14:paraId="15B166A1" w14:textId="77777777" w:rsidR="00D80559" w:rsidRPr="00FA7FD4" w:rsidRDefault="00D80559" w:rsidP="004551DB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</w:t>
            </w:r>
          </w:p>
        </w:tc>
        <w:tc>
          <w:tcPr>
            <w:tcW w:w="4267" w:type="dxa"/>
          </w:tcPr>
          <w:p w14:paraId="51BAEFD3" w14:textId="77777777" w:rsidR="00D80559" w:rsidRPr="00307734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anduan 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etode pembelajaran metode pembelajaran daring </w:t>
            </w:r>
            <w:r w:rsidRPr="00082F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pat memotivasi pembacanya untuk menerapkan dalam pembelajaran.</w:t>
            </w:r>
          </w:p>
        </w:tc>
        <w:tc>
          <w:tcPr>
            <w:tcW w:w="423" w:type="dxa"/>
          </w:tcPr>
          <w:p w14:paraId="0B8F5A7B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58ED895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241792F0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76CCD9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6418E45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29FDA5F1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6270B86F" w14:textId="77777777" w:rsidTr="00ED7261">
        <w:tc>
          <w:tcPr>
            <w:tcW w:w="511" w:type="dxa"/>
          </w:tcPr>
          <w:p w14:paraId="163C595E" w14:textId="77777777" w:rsidR="00D80559" w:rsidRDefault="00D80559" w:rsidP="004551DB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  <w:tc>
          <w:tcPr>
            <w:tcW w:w="4267" w:type="dxa"/>
          </w:tcPr>
          <w:p w14:paraId="243D163D" w14:textId="77777777" w:rsidR="00D80559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anduan ini jelas memberikan gambaran dari pelaksanaan metode pembelajar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pembelajaran daring </w:t>
            </w:r>
            <w:r w:rsidRPr="00082FE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</w:p>
        </w:tc>
        <w:tc>
          <w:tcPr>
            <w:tcW w:w="423" w:type="dxa"/>
          </w:tcPr>
          <w:p w14:paraId="568AD749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771DD0B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5639BA73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FB2A43E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353CFE5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415B30E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1D7ABAFC" w14:textId="77777777" w:rsidTr="00ED7261">
        <w:tc>
          <w:tcPr>
            <w:tcW w:w="4778" w:type="dxa"/>
            <w:gridSpan w:val="2"/>
          </w:tcPr>
          <w:p w14:paraId="19605DFB" w14:textId="77777777" w:rsidR="00D80559" w:rsidRPr="00FA7FD4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Jumlah Skor</w:t>
            </w:r>
          </w:p>
        </w:tc>
        <w:tc>
          <w:tcPr>
            <w:tcW w:w="2116" w:type="dxa"/>
            <w:gridSpan w:val="5"/>
          </w:tcPr>
          <w:p w14:paraId="21022FFD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6BF7D38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6421D7FB" w14:textId="77777777" w:rsidTr="00ED7261">
        <w:tc>
          <w:tcPr>
            <w:tcW w:w="4778" w:type="dxa"/>
            <w:gridSpan w:val="2"/>
          </w:tcPr>
          <w:p w14:paraId="08642067" w14:textId="77777777" w:rsidR="00D80559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kor Total</w:t>
            </w:r>
          </w:p>
        </w:tc>
        <w:tc>
          <w:tcPr>
            <w:tcW w:w="2116" w:type="dxa"/>
            <w:gridSpan w:val="5"/>
          </w:tcPr>
          <w:p w14:paraId="043BD481" w14:textId="77777777" w:rsidR="00D80559" w:rsidRPr="00917BCD" w:rsidRDefault="00D80559" w:rsidP="004551D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0</w:t>
            </w:r>
          </w:p>
        </w:tc>
        <w:tc>
          <w:tcPr>
            <w:tcW w:w="1323" w:type="dxa"/>
          </w:tcPr>
          <w:p w14:paraId="06541E7A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2C9D1E14" w14:textId="77777777" w:rsidTr="00ED7261">
        <w:tc>
          <w:tcPr>
            <w:tcW w:w="4778" w:type="dxa"/>
            <w:gridSpan w:val="2"/>
          </w:tcPr>
          <w:p w14:paraId="016791BA" w14:textId="77777777" w:rsidR="00D80559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ersentase Skor </w:t>
            </w:r>
          </w:p>
          <w:p w14:paraId="7D4E425E" w14:textId="77777777" w:rsidR="00D80559" w:rsidRDefault="00D80559" w:rsidP="004551D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((jumlah skor/skor total)x100%)</w:t>
            </w:r>
          </w:p>
        </w:tc>
        <w:tc>
          <w:tcPr>
            <w:tcW w:w="2116" w:type="dxa"/>
            <w:gridSpan w:val="5"/>
          </w:tcPr>
          <w:p w14:paraId="3E54FA06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5D089085" w14:textId="77777777" w:rsidR="00D80559" w:rsidRPr="001B5765" w:rsidRDefault="00D80559" w:rsidP="004551D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2979DFD" w14:textId="77777777" w:rsidR="00D80559" w:rsidRPr="00ED7261" w:rsidRDefault="00D80559" w:rsidP="001B5765">
      <w:pPr>
        <w:rPr>
          <w:rFonts w:ascii="Times New Roman" w:hAnsi="Times New Roman" w:cs="Times New Roman"/>
          <w:b/>
          <w:bCs/>
          <w:sz w:val="10"/>
          <w:szCs w:val="24"/>
        </w:rPr>
      </w:pPr>
    </w:p>
    <w:p w14:paraId="2D94B9A5" w14:textId="77777777" w:rsidR="00D80559" w:rsidRDefault="00D80559" w:rsidP="0024247D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aran / masukan</w:t>
      </w:r>
    </w:p>
    <w:p w14:paraId="3DA2B467" w14:textId="77777777" w:rsidR="00D80559" w:rsidRPr="0081136B" w:rsidRDefault="00D80559" w:rsidP="0024247D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</w:t>
      </w:r>
      <w:r>
        <w:rPr>
          <w:rFonts w:ascii="Times New Roman" w:hAnsi="Times New Roman" w:cs="Times New Roman"/>
          <w:sz w:val="24"/>
          <w:szCs w:val="24"/>
        </w:rPr>
        <w:t>…</w:t>
      </w:r>
    </w:p>
    <w:p w14:paraId="25EF9582" w14:textId="77777777" w:rsidR="00D80559" w:rsidRPr="0081136B" w:rsidRDefault="00D80559" w:rsidP="0024247D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734757A4" w14:textId="77777777" w:rsidR="00D80559" w:rsidRPr="0081136B" w:rsidRDefault="00D80559" w:rsidP="0024247D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12FA305B" w14:textId="77777777" w:rsidR="00D80559" w:rsidRPr="0081136B" w:rsidRDefault="00D80559" w:rsidP="0024247D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231DDD9D" w14:textId="77777777" w:rsidR="00D80559" w:rsidRPr="0081136B" w:rsidRDefault="00D80559" w:rsidP="0024247D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4BCB9F9C" w14:textId="77777777" w:rsidR="00D80559" w:rsidRDefault="00D80559" w:rsidP="0024247D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5DB6F9C3" w14:textId="77777777" w:rsidR="00D80559" w:rsidRPr="0081136B" w:rsidRDefault="00D80559" w:rsidP="00ED726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4F98A2BA" w14:textId="77777777" w:rsidR="00D80559" w:rsidRPr="0081136B" w:rsidRDefault="00D80559" w:rsidP="00ED726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2DA7A133" w14:textId="77777777" w:rsidR="00D80559" w:rsidRPr="0081136B" w:rsidRDefault="00D80559" w:rsidP="00ED7261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12DFDD06" w14:textId="77777777" w:rsidR="00D80559" w:rsidRDefault="00D80559" w:rsidP="0024247D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312EEB33" w14:textId="77777777" w:rsidR="00D80559" w:rsidRDefault="00D8055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001C9F5" w14:textId="77777777" w:rsidR="00D80559" w:rsidRDefault="00D80559" w:rsidP="001B5765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Kesimpulan</w:t>
      </w:r>
    </w:p>
    <w:p w14:paraId="0FADB252" w14:textId="77777777" w:rsidR="00D80559" w:rsidRDefault="00D80559" w:rsidP="001F6CC9">
      <w:pPr>
        <w:rPr>
          <w:rFonts w:ascii="Times New Roman" w:hAnsi="Times New Roman" w:cs="Times New Roman"/>
          <w:sz w:val="24"/>
          <w:szCs w:val="24"/>
        </w:rPr>
      </w:pPr>
      <w:r w:rsidRPr="003A3A53">
        <w:rPr>
          <w:rFonts w:ascii="Times New Roman" w:hAnsi="Times New Roman" w:cs="Times New Roman"/>
          <w:sz w:val="24"/>
          <w:szCs w:val="24"/>
        </w:rPr>
        <w:t>Peng</w:t>
      </w:r>
      <w:r>
        <w:rPr>
          <w:rFonts w:ascii="Times New Roman" w:hAnsi="Times New Roman" w:cs="Times New Roman"/>
          <w:sz w:val="24"/>
          <w:szCs w:val="24"/>
          <w:lang w:val="id-ID"/>
        </w:rPr>
        <w:t>e</w:t>
      </w:r>
      <w:r w:rsidRPr="003A3A53">
        <w:rPr>
          <w:rFonts w:ascii="Times New Roman" w:hAnsi="Times New Roman" w:cs="Times New Roman"/>
          <w:sz w:val="24"/>
          <w:szCs w:val="24"/>
        </w:rPr>
        <w:t xml:space="preserve">mbangan </w:t>
      </w:r>
      <w:r>
        <w:rPr>
          <w:rFonts w:ascii="Times New Roman" w:hAnsi="Times New Roman" w:cs="Times New Roman"/>
          <w:sz w:val="24"/>
          <w:szCs w:val="24"/>
        </w:rPr>
        <w:t xml:space="preserve">metode </w:t>
      </w:r>
      <w:r w:rsidRPr="00061B6F">
        <w:rPr>
          <w:rFonts w:ascii="Times New Roman" w:hAnsi="Times New Roman" w:cs="Times New Roman"/>
          <w:sz w:val="24"/>
          <w:szCs w:val="24"/>
          <w:lang w:val="id-ID"/>
        </w:rPr>
        <w:t xml:space="preserve">pembelajaran </w:t>
      </w:r>
      <w:r>
        <w:rPr>
          <w:rFonts w:ascii="Times New Roman" w:hAnsi="Times New Roman" w:cs="Times New Roman"/>
          <w:sz w:val="24"/>
          <w:szCs w:val="24"/>
        </w:rPr>
        <w:t xml:space="preserve">daring </w:t>
      </w:r>
      <w:r w:rsidRPr="009E4D7A">
        <w:rPr>
          <w:rFonts w:ascii="Times New Roman" w:hAnsi="Times New Roman" w:cs="Times New Roman"/>
          <w:i/>
          <w:iCs/>
          <w:sz w:val="24"/>
          <w:szCs w:val="24"/>
        </w:rPr>
        <w:t>Mepoch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61B6F">
        <w:rPr>
          <w:rFonts w:ascii="Times New Roman" w:hAnsi="Times New Roman" w:cs="Times New Roman"/>
          <w:sz w:val="24"/>
          <w:szCs w:val="24"/>
          <w:lang w:val="id-ID"/>
        </w:rPr>
        <w:t xml:space="preserve"> dapat digunakan untuk pembelajaran</w:t>
      </w:r>
      <w:r>
        <w:rPr>
          <w:rFonts w:ascii="Times New Roman" w:hAnsi="Times New Roman" w:cs="Times New Roman"/>
          <w:sz w:val="24"/>
          <w:szCs w:val="24"/>
        </w:rPr>
        <w:t xml:space="preserve"> ini dinyatakan </w:t>
      </w:r>
      <w:r>
        <w:rPr>
          <w:rFonts w:ascii="Times New Roman" w:hAnsi="Times New Roman" w:cs="Times New Roman"/>
          <w:sz w:val="24"/>
          <w:szCs w:val="24"/>
          <w:lang w:val="id-ID"/>
        </w:rPr>
        <w:t>*)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159EA013" w14:textId="77777777" w:rsidR="00D80559" w:rsidRDefault="00D80559" w:rsidP="001B5765">
      <w:pPr>
        <w:rPr>
          <w:rFonts w:ascii="Times New Roman" w:hAnsi="Times New Roman" w:cs="Times New Roman"/>
          <w:sz w:val="24"/>
          <w:szCs w:val="24"/>
        </w:rPr>
      </w:pPr>
    </w:p>
    <w:p w14:paraId="016FB9CB" w14:textId="77777777" w:rsidR="00D80559" w:rsidRDefault="00D80559" w:rsidP="00D8055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yak untuk digunakan tanpa revis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81 – 100 )</w:t>
      </w:r>
    </w:p>
    <w:p w14:paraId="36375FC3" w14:textId="77777777" w:rsidR="00D80559" w:rsidRDefault="00D80559" w:rsidP="00D8055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yak digunakan dengan revisi seusai sara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61 – 80)</w:t>
      </w:r>
    </w:p>
    <w:p w14:paraId="05618C78" w14:textId="77777777" w:rsidR="00D80559" w:rsidRDefault="00D80559" w:rsidP="00D8055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urang layak digunakan, perlu sedikit revis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41 – 60)</w:t>
      </w:r>
    </w:p>
    <w:p w14:paraId="0A568142" w14:textId="77777777" w:rsidR="00D80559" w:rsidRDefault="00D80559" w:rsidP="00D8055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idak layak digunakan, perlu banyak revis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21 – 40)</w:t>
      </w:r>
    </w:p>
    <w:p w14:paraId="33A97427" w14:textId="77777777" w:rsidR="00D80559" w:rsidRDefault="00D80559" w:rsidP="00D8055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gat tidak layak,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sangat </w:t>
      </w:r>
      <w:r>
        <w:rPr>
          <w:rFonts w:ascii="Times New Roman" w:hAnsi="Times New Roman" w:cs="Times New Roman"/>
          <w:sz w:val="24"/>
          <w:szCs w:val="24"/>
        </w:rPr>
        <w:t>perlu revis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0 – 20)</w:t>
      </w:r>
    </w:p>
    <w:p w14:paraId="06D9D855" w14:textId="77777777" w:rsidR="00D80559" w:rsidRDefault="00D80559" w:rsidP="003A3A53">
      <w:pPr>
        <w:ind w:left="5760"/>
        <w:rPr>
          <w:rFonts w:ascii="Times New Roman" w:hAnsi="Times New Roman" w:cs="Times New Roman"/>
          <w:sz w:val="24"/>
          <w:szCs w:val="24"/>
        </w:rPr>
      </w:pPr>
    </w:p>
    <w:p w14:paraId="6E4CF863" w14:textId="77777777" w:rsidR="00D80559" w:rsidRDefault="00D80559" w:rsidP="003A3A53">
      <w:pPr>
        <w:ind w:left="5760"/>
        <w:rPr>
          <w:rFonts w:ascii="Times New Roman" w:hAnsi="Times New Roman" w:cs="Times New Roman"/>
          <w:sz w:val="24"/>
          <w:szCs w:val="24"/>
        </w:rPr>
      </w:pPr>
    </w:p>
    <w:p w14:paraId="19E1E10F" w14:textId="77777777" w:rsidR="00D80559" w:rsidRDefault="00D80559" w:rsidP="00ED7261">
      <w:pPr>
        <w:ind w:left="50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gal, ….</w:t>
      </w:r>
    </w:p>
    <w:p w14:paraId="0983AFEE" w14:textId="77777777" w:rsidR="00D80559" w:rsidRDefault="00D80559" w:rsidP="00ED7261">
      <w:pPr>
        <w:ind w:left="50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alidator</w:t>
      </w:r>
    </w:p>
    <w:p w14:paraId="1C00E8C6" w14:textId="77777777" w:rsidR="00D80559" w:rsidRDefault="00D80559" w:rsidP="00ED7261">
      <w:pPr>
        <w:rPr>
          <w:rFonts w:ascii="Times New Roman" w:hAnsi="Times New Roman" w:cs="Times New Roman"/>
          <w:sz w:val="24"/>
          <w:szCs w:val="24"/>
        </w:rPr>
      </w:pPr>
    </w:p>
    <w:p w14:paraId="69EEA6F4" w14:textId="77777777" w:rsidR="00D80559" w:rsidRDefault="00D80559" w:rsidP="00ED7261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0387D33C" w14:textId="77777777" w:rsidR="00D80559" w:rsidRDefault="00D80559" w:rsidP="00ED7261">
      <w:pPr>
        <w:ind w:left="504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3A3A53">
        <w:rPr>
          <w:rFonts w:ascii="Times New Roman" w:hAnsi="Times New Roman" w:cs="Times New Roman"/>
          <w:b/>
          <w:bCs/>
          <w:sz w:val="24"/>
          <w:szCs w:val="24"/>
          <w:u w:val="single"/>
        </w:rPr>
        <w:t>……………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…….</w:t>
      </w:r>
      <w:r w:rsidRPr="003A3A53">
        <w:rPr>
          <w:rFonts w:ascii="Times New Roman" w:hAnsi="Times New Roman" w:cs="Times New Roman"/>
          <w:b/>
          <w:bCs/>
          <w:sz w:val="24"/>
          <w:szCs w:val="24"/>
          <w:u w:val="single"/>
        </w:rPr>
        <w:t>..</w:t>
      </w:r>
    </w:p>
    <w:p w14:paraId="0CBF4A31" w14:textId="77777777" w:rsidR="00D80559" w:rsidRDefault="00D80559" w:rsidP="00CC6595">
      <w:pPr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</w:p>
    <w:p w14:paraId="218DDF6B" w14:textId="77777777" w:rsidR="00D80559" w:rsidRDefault="00D80559" w:rsidP="00CC6595">
      <w:pPr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</w:p>
    <w:p w14:paraId="5AC0C664" w14:textId="77777777" w:rsidR="00D80559" w:rsidRDefault="00D80559" w:rsidP="00CC6595">
      <w:pPr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</w:p>
    <w:p w14:paraId="3087BED9" w14:textId="77777777" w:rsidR="00D80559" w:rsidRPr="00CC6595" w:rsidRDefault="00D80559" w:rsidP="00CC6595">
      <w:pPr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i/>
          <w:sz w:val="24"/>
          <w:szCs w:val="24"/>
          <w:lang w:val="id-ID"/>
        </w:rPr>
        <w:t>*) pilih dengan mel</w:t>
      </w:r>
      <w:r w:rsidRPr="00CC6595"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ingkari pada angka </w:t>
      </w:r>
      <w:r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yang </w:t>
      </w:r>
      <w:r w:rsidRPr="00CC6595">
        <w:rPr>
          <w:rFonts w:ascii="Times New Roman" w:hAnsi="Times New Roman" w:cs="Times New Roman"/>
          <w:bCs/>
          <w:i/>
          <w:sz w:val="24"/>
          <w:szCs w:val="24"/>
          <w:lang w:val="id-ID"/>
        </w:rPr>
        <w:t>sesuai persentase perolehan skor</w:t>
      </w:r>
    </w:p>
    <w:p w14:paraId="62B16079" w14:textId="77777777" w:rsidR="00D80559" w:rsidRDefault="00D80559" w:rsidP="003A3A53">
      <w:pPr>
        <w:ind w:left="576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49CEF366" w14:textId="77777777" w:rsidR="00D80559" w:rsidRDefault="00D80559" w:rsidP="003A3A53">
      <w:pPr>
        <w:ind w:left="576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235C6A0C" w14:textId="77777777" w:rsidR="00D80559" w:rsidRDefault="00D80559" w:rsidP="003A3A53">
      <w:pPr>
        <w:ind w:left="576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2B5D079B" w14:textId="77777777" w:rsidR="00D80559" w:rsidRDefault="00D80559" w:rsidP="003A3A53">
      <w:pPr>
        <w:ind w:left="576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2AF99675" w14:textId="77777777" w:rsidR="00D80559" w:rsidRDefault="00D80559" w:rsidP="003A3A53">
      <w:pPr>
        <w:ind w:left="576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440DD57A" w14:textId="77777777" w:rsidR="00D80559" w:rsidRDefault="00D80559" w:rsidP="003A3A53">
      <w:pPr>
        <w:ind w:left="576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61C39464" w14:textId="77777777" w:rsidR="00D80559" w:rsidRDefault="00D80559" w:rsidP="003A3A53">
      <w:pPr>
        <w:ind w:left="576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2720AFD3" w14:textId="77777777" w:rsidR="00D80559" w:rsidRDefault="00D80559" w:rsidP="003A3A53">
      <w:pPr>
        <w:ind w:left="576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2C05EFEB" w14:textId="77777777" w:rsidR="00D80559" w:rsidRDefault="00D80559" w:rsidP="003A3A53">
      <w:pPr>
        <w:ind w:left="576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7AD1E209" w14:textId="77777777" w:rsidR="00D80559" w:rsidRDefault="00D80559" w:rsidP="00F24B8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0D9610A" w14:textId="77777777" w:rsidR="00D80559" w:rsidRDefault="00D80559" w:rsidP="00F24B8B">
      <w:pPr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F24B8B">
        <w:rPr>
          <w:rFonts w:ascii="Times New Roman" w:hAnsi="Times New Roman" w:cs="Times New Roman"/>
          <w:b/>
          <w:bCs/>
          <w:sz w:val="24"/>
          <w:szCs w:val="24"/>
        </w:rPr>
        <w:t xml:space="preserve">LEMBAR PERSETUJUAN VALIDASI PRODUK </w:t>
      </w:r>
      <w:r w:rsidRPr="00082FE7">
        <w:rPr>
          <w:rFonts w:ascii="Times New Roman" w:hAnsi="Times New Roman" w:cs="Times New Roman"/>
          <w:b/>
          <w:bCs/>
          <w:i/>
          <w:iCs/>
          <w:sz w:val="24"/>
          <w:szCs w:val="24"/>
        </w:rPr>
        <w:t>MANUAL’S BOOK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F24B8B">
        <w:rPr>
          <w:rFonts w:ascii="Times New Roman" w:hAnsi="Times New Roman" w:cs="Times New Roman"/>
          <w:b/>
          <w:bCs/>
          <w:sz w:val="24"/>
          <w:szCs w:val="24"/>
        </w:rPr>
        <w:t xml:space="preserve">METODE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PEMBELAJARAN DARING </w:t>
      </w:r>
      <w:r w:rsidRPr="00082FE7">
        <w:rPr>
          <w:rFonts w:ascii="Times New Roman" w:hAnsi="Times New Roman" w:cs="Times New Roman"/>
          <w:b/>
          <w:bCs/>
          <w:i/>
          <w:iCs/>
          <w:sz w:val="24"/>
          <w:szCs w:val="24"/>
        </w:rPr>
        <w:t>MEPOCHA</w:t>
      </w:r>
    </w:p>
    <w:p w14:paraId="0E6C9A85" w14:textId="77777777" w:rsidR="00D80559" w:rsidRDefault="00D80559" w:rsidP="00AD00E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ang bertanda tangan di bawah ini :</w:t>
      </w:r>
    </w:p>
    <w:p w14:paraId="7770AAA4" w14:textId="77777777" w:rsidR="00D80559" w:rsidRDefault="00D80559" w:rsidP="00AD00E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384F5CF9" w14:textId="77777777" w:rsidR="00D80559" w:rsidRDefault="00D80559" w:rsidP="00AD00E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NIP/N</w:t>
      </w:r>
      <w:r>
        <w:rPr>
          <w:rFonts w:ascii="Times New Roman" w:hAnsi="Times New Roman" w:cs="Times New Roman"/>
          <w:sz w:val="24"/>
          <w:szCs w:val="24"/>
        </w:rPr>
        <w:t xml:space="preserve">IDN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57AE9EFD" w14:textId="77777777" w:rsidR="00D80559" w:rsidRDefault="00D80559" w:rsidP="00AD00E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abatan Fungsional </w:t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61162447" w14:textId="77777777" w:rsidR="00D80559" w:rsidRDefault="00D80559" w:rsidP="00AD00E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idang Ilmu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297AA5DD" w14:textId="77777777" w:rsidR="00D80559" w:rsidRDefault="00D80559" w:rsidP="00AD00E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it Kerja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</w:p>
    <w:p w14:paraId="6139E29B" w14:textId="77777777" w:rsidR="00D80559" w:rsidRDefault="00D80559" w:rsidP="00AD00ED">
      <w:pPr>
        <w:rPr>
          <w:rFonts w:ascii="Times New Roman" w:hAnsi="Times New Roman" w:cs="Times New Roman"/>
          <w:sz w:val="24"/>
          <w:szCs w:val="24"/>
        </w:rPr>
      </w:pPr>
    </w:p>
    <w:p w14:paraId="04B72D8D" w14:textId="77777777" w:rsidR="00D80559" w:rsidRDefault="00D80559" w:rsidP="00AD00E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rdasarkan hasil kajian isi dengan sebaik-baiknya dan sebenar-benarnya memutuskan :</w:t>
      </w:r>
    </w:p>
    <w:p w14:paraId="025B3A84" w14:textId="77777777" w:rsidR="00D80559" w:rsidRDefault="00D80559" w:rsidP="00D80559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nurut isinya valid/kurang valid*)</w:t>
      </w:r>
    </w:p>
    <w:p w14:paraId="00E08797" w14:textId="77777777" w:rsidR="00D80559" w:rsidRDefault="00D80559" w:rsidP="00D80559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lang w:val="id-ID"/>
        </w:rPr>
        <w:t>ata</w:t>
      </w:r>
      <w:r>
        <w:rPr>
          <w:rFonts w:ascii="Times New Roman" w:hAnsi="Times New Roman" w:cs="Times New Roman"/>
          <w:sz w:val="24"/>
          <w:szCs w:val="24"/>
        </w:rPr>
        <w:t xml:space="preserve"> penulisan baik/kurang baik*)</w:t>
      </w:r>
    </w:p>
    <w:p w14:paraId="40BE50B9" w14:textId="77777777" w:rsidR="00D80559" w:rsidRDefault="00D80559" w:rsidP="00D80559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nyusunan bahasa baik/kurang baik*)</w:t>
      </w:r>
    </w:p>
    <w:p w14:paraId="602BA1C4" w14:textId="77777777" w:rsidR="00D80559" w:rsidRDefault="00D80559" w:rsidP="00D80559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setujui dan layak digunakan/kurang layak digunakan*) pada penelitian</w:t>
      </w:r>
    </w:p>
    <w:p w14:paraId="04E9BDC4" w14:textId="77777777" w:rsidR="00D80559" w:rsidRDefault="00D80559" w:rsidP="00AD00ED">
      <w:pPr>
        <w:pStyle w:val="ListParagrap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putusan ini diberikan agar dipergunakan sebagaimana perlunya,</w:t>
      </w:r>
    </w:p>
    <w:p w14:paraId="1621A85A" w14:textId="77777777" w:rsidR="00D80559" w:rsidRDefault="00D80559" w:rsidP="00F24B8B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24443540" w14:textId="77777777" w:rsidR="00D80559" w:rsidRDefault="00D80559" w:rsidP="00F24B8B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67BBA6B3" w14:textId="77777777" w:rsidR="00D80559" w:rsidRDefault="00D80559" w:rsidP="00AD00ED">
      <w:pPr>
        <w:pStyle w:val="ListParagraph"/>
        <w:ind w:left="5760"/>
        <w:rPr>
          <w:rFonts w:ascii="Times New Roman" w:hAnsi="Times New Roman" w:cs="Times New Roman"/>
          <w:sz w:val="24"/>
          <w:szCs w:val="24"/>
        </w:rPr>
      </w:pPr>
    </w:p>
    <w:p w14:paraId="24F701B0" w14:textId="77777777" w:rsidR="00D80559" w:rsidRPr="00ED7261" w:rsidRDefault="00D80559" w:rsidP="00ED7261">
      <w:pPr>
        <w:ind w:left="50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D7261">
        <w:rPr>
          <w:rFonts w:ascii="Times New Roman" w:hAnsi="Times New Roman" w:cs="Times New Roman"/>
          <w:sz w:val="24"/>
          <w:szCs w:val="24"/>
        </w:rPr>
        <w:t>, ………….</w:t>
      </w:r>
    </w:p>
    <w:p w14:paraId="33087C8E" w14:textId="77777777" w:rsidR="00D80559" w:rsidRPr="00ED7261" w:rsidRDefault="00D80559" w:rsidP="00ED7261">
      <w:pPr>
        <w:ind w:left="5040"/>
        <w:rPr>
          <w:rFonts w:ascii="Times New Roman" w:hAnsi="Times New Roman" w:cs="Times New Roman"/>
          <w:sz w:val="24"/>
          <w:szCs w:val="24"/>
        </w:rPr>
      </w:pPr>
      <w:r w:rsidRPr="00ED7261">
        <w:rPr>
          <w:rFonts w:ascii="Times New Roman" w:hAnsi="Times New Roman" w:cs="Times New Roman"/>
          <w:sz w:val="24"/>
          <w:szCs w:val="24"/>
        </w:rPr>
        <w:t>Validator</w:t>
      </w:r>
    </w:p>
    <w:p w14:paraId="679F0F3A" w14:textId="77777777" w:rsidR="00D80559" w:rsidRPr="00ED7261" w:rsidRDefault="00D80559" w:rsidP="00ED7261">
      <w:pPr>
        <w:rPr>
          <w:rFonts w:ascii="Times New Roman" w:hAnsi="Times New Roman" w:cs="Times New Roman"/>
          <w:sz w:val="24"/>
          <w:szCs w:val="24"/>
        </w:rPr>
      </w:pPr>
    </w:p>
    <w:p w14:paraId="5C181463" w14:textId="77777777" w:rsidR="00D80559" w:rsidRPr="00ED7261" w:rsidRDefault="00D80559" w:rsidP="00ED7261">
      <w:pPr>
        <w:rPr>
          <w:rFonts w:ascii="Times New Roman" w:hAnsi="Times New Roman" w:cs="Times New Roman"/>
          <w:sz w:val="24"/>
          <w:szCs w:val="24"/>
        </w:rPr>
      </w:pPr>
    </w:p>
    <w:p w14:paraId="22D2FE85" w14:textId="77777777" w:rsidR="00D80559" w:rsidRDefault="00D80559" w:rsidP="00ED7261">
      <w:pPr>
        <w:ind w:left="504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ED7261">
        <w:rPr>
          <w:rFonts w:ascii="Times New Roman" w:hAnsi="Times New Roman" w:cs="Times New Roman"/>
          <w:b/>
          <w:bCs/>
          <w:sz w:val="24"/>
          <w:szCs w:val="24"/>
          <w:u w:val="single"/>
        </w:rPr>
        <w:t>……………….</w:t>
      </w:r>
    </w:p>
    <w:p w14:paraId="137B0504" w14:textId="77777777" w:rsidR="00D80559" w:rsidRDefault="00D80559" w:rsidP="00CC6595">
      <w:pPr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</w:p>
    <w:p w14:paraId="717C35FA" w14:textId="77777777" w:rsidR="00D80559" w:rsidRDefault="00D80559" w:rsidP="00CC6595">
      <w:pPr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</w:p>
    <w:p w14:paraId="452FBB9F" w14:textId="77777777" w:rsidR="00D80559" w:rsidRPr="00CC6595" w:rsidRDefault="00D80559" w:rsidP="00CC6595">
      <w:pPr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  <w:r w:rsidRPr="00CC6595">
        <w:rPr>
          <w:rFonts w:ascii="Times New Roman" w:hAnsi="Times New Roman" w:cs="Times New Roman"/>
          <w:bCs/>
          <w:i/>
          <w:sz w:val="24"/>
          <w:szCs w:val="24"/>
          <w:lang w:val="id-ID"/>
        </w:rPr>
        <w:t>*) coret yang tidak sesuai</w:t>
      </w:r>
    </w:p>
    <w:p w14:paraId="2488A796" w14:textId="29A26706" w:rsidR="00D80559" w:rsidRDefault="00D80559" w:rsidP="008D72D7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56571BE2" w14:textId="77777777" w:rsidR="004462A9" w:rsidRDefault="004462A9" w:rsidP="008D72D7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722BCF07" w14:textId="77777777" w:rsidR="00D80559" w:rsidRPr="003F11B9" w:rsidRDefault="00D80559" w:rsidP="003F11B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. 15 Instrumen Validasi</w:t>
      </w:r>
    </w:p>
    <w:p w14:paraId="15B22DEA" w14:textId="77777777" w:rsidR="00D80559" w:rsidRPr="003F11B9" w:rsidRDefault="00D80559" w:rsidP="003F11B9">
      <w:pPr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INSTRUMEN VALIDASI</w:t>
      </w:r>
      <w:r w:rsidRPr="001B57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KEPRAKTISAN </w:t>
      </w:r>
      <w:r w:rsidRPr="001B5765">
        <w:rPr>
          <w:rFonts w:ascii="Times New Roman" w:hAnsi="Times New Roman" w:cs="Times New Roman"/>
          <w:b/>
          <w:bCs/>
          <w:sz w:val="24"/>
          <w:szCs w:val="24"/>
        </w:rPr>
        <w:t xml:space="preserve"> METODE PEMBELAJARAN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DARING </w:t>
      </w:r>
      <w:r w:rsidRPr="00002BD4">
        <w:rPr>
          <w:rFonts w:ascii="Times New Roman" w:hAnsi="Times New Roman" w:cs="Times New Roman"/>
          <w:b/>
          <w:bCs/>
          <w:i/>
          <w:iCs/>
          <w:sz w:val="24"/>
          <w:szCs w:val="24"/>
        </w:rPr>
        <w:t>MEPOCH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1B57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BERBANTU </w:t>
      </w:r>
      <w:r w:rsidRPr="00002BD4">
        <w:rPr>
          <w:rFonts w:ascii="Times New Roman" w:hAnsi="Times New Roman" w:cs="Times New Roman"/>
          <w:b/>
          <w:bCs/>
          <w:i/>
          <w:iCs/>
          <w:sz w:val="24"/>
          <w:szCs w:val="24"/>
        </w:rPr>
        <w:t>GOOGLE CLASSROOM</w:t>
      </w:r>
    </w:p>
    <w:p w14:paraId="6F9832E9" w14:textId="77777777" w:rsidR="00D80559" w:rsidRDefault="00D80559" w:rsidP="00233E57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CE60ABB" w14:textId="77777777" w:rsidR="00D80559" w:rsidRDefault="00D80559" w:rsidP="00233E57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Petunjuk !</w:t>
      </w:r>
    </w:p>
    <w:p w14:paraId="60368BF6" w14:textId="77777777" w:rsidR="00D80559" w:rsidRPr="00BE53FB" w:rsidRDefault="00D80559" w:rsidP="00233E57">
      <w:pPr>
        <w:pStyle w:val="ListParagraph"/>
        <w:ind w:left="0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BE53FB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Berilah tanda </w:t>
      </w:r>
      <w:r w:rsidRPr="00BE53FB"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checklist </w:t>
      </w:r>
      <w:r w:rsidRPr="00BE53FB">
        <w:rPr>
          <w:rFonts w:ascii="Times New Roman" w:hAnsi="Times New Roman" w:cs="Times New Roman"/>
          <w:bCs/>
          <w:sz w:val="24"/>
          <w:szCs w:val="24"/>
          <w:lang w:val="id-ID"/>
        </w:rPr>
        <w:t>(√) pada jawaban yang anda anggap paling sesuai pada kolom untuk bebrapa pilihan yaitu 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3402"/>
      </w:tblGrid>
      <w:tr w:rsidR="00D80559" w:rsidRPr="00BE53FB" w14:paraId="4B5D100B" w14:textId="77777777" w:rsidTr="005E0368">
        <w:tc>
          <w:tcPr>
            <w:tcW w:w="562" w:type="dxa"/>
            <w:shd w:val="clear" w:color="auto" w:fill="C5E0B3" w:themeFill="accent6" w:themeFillTint="66"/>
          </w:tcPr>
          <w:p w14:paraId="27A44904" w14:textId="77777777" w:rsidR="00D80559" w:rsidRPr="00FA7FD4" w:rsidRDefault="00D80559" w:rsidP="005E036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5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6491E077" w14:textId="77777777" w:rsidR="00D80559" w:rsidRPr="00FA7FD4" w:rsidRDefault="00D80559" w:rsidP="005E0368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Sangat Setuju </w:t>
            </w:r>
          </w:p>
        </w:tc>
      </w:tr>
      <w:tr w:rsidR="00D80559" w:rsidRPr="00BE53FB" w14:paraId="717AA996" w14:textId="77777777" w:rsidTr="005E0368">
        <w:tc>
          <w:tcPr>
            <w:tcW w:w="562" w:type="dxa"/>
            <w:shd w:val="clear" w:color="auto" w:fill="C5E0B3" w:themeFill="accent6" w:themeFillTint="66"/>
          </w:tcPr>
          <w:p w14:paraId="4C3D5587" w14:textId="77777777" w:rsidR="00D80559" w:rsidRPr="00FA7FD4" w:rsidRDefault="00D80559" w:rsidP="005E036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4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68070C95" w14:textId="77777777" w:rsidR="00D80559" w:rsidRPr="00FA7FD4" w:rsidRDefault="00D80559" w:rsidP="005E0368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Setuju </w:t>
            </w:r>
          </w:p>
        </w:tc>
      </w:tr>
      <w:tr w:rsidR="00D80559" w:rsidRPr="00BE53FB" w14:paraId="108FE304" w14:textId="77777777" w:rsidTr="005E0368">
        <w:tc>
          <w:tcPr>
            <w:tcW w:w="562" w:type="dxa"/>
            <w:shd w:val="clear" w:color="auto" w:fill="C5E0B3" w:themeFill="accent6" w:themeFillTint="66"/>
          </w:tcPr>
          <w:p w14:paraId="09C8CA32" w14:textId="77777777" w:rsidR="00D80559" w:rsidRPr="00FA7FD4" w:rsidRDefault="00D80559" w:rsidP="005E036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3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77018673" w14:textId="77777777" w:rsidR="00D80559" w:rsidRPr="00FA7FD4" w:rsidRDefault="00D80559" w:rsidP="005E0368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Kurang Setuju</w:t>
            </w: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 </w:t>
            </w:r>
          </w:p>
        </w:tc>
      </w:tr>
      <w:tr w:rsidR="00D80559" w:rsidRPr="00BE53FB" w14:paraId="5F7D9693" w14:textId="77777777" w:rsidTr="005E0368">
        <w:tc>
          <w:tcPr>
            <w:tcW w:w="562" w:type="dxa"/>
            <w:shd w:val="clear" w:color="auto" w:fill="C5E0B3" w:themeFill="accent6" w:themeFillTint="66"/>
          </w:tcPr>
          <w:p w14:paraId="7B04C008" w14:textId="77777777" w:rsidR="00D80559" w:rsidRPr="00FA7FD4" w:rsidRDefault="00D80559" w:rsidP="005E036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2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0047D9DD" w14:textId="77777777" w:rsidR="00D80559" w:rsidRPr="00FA7FD4" w:rsidRDefault="00D80559" w:rsidP="005E0368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 xml:space="preserve">Tidak Setuju </w:t>
            </w:r>
          </w:p>
        </w:tc>
      </w:tr>
      <w:tr w:rsidR="00D80559" w:rsidRPr="00BE53FB" w14:paraId="2E6710DB" w14:textId="77777777" w:rsidTr="005E0368">
        <w:tc>
          <w:tcPr>
            <w:tcW w:w="562" w:type="dxa"/>
            <w:shd w:val="clear" w:color="auto" w:fill="C5E0B3" w:themeFill="accent6" w:themeFillTint="66"/>
          </w:tcPr>
          <w:p w14:paraId="70067472" w14:textId="77777777" w:rsidR="00D80559" w:rsidRPr="00FA7FD4" w:rsidRDefault="00D80559" w:rsidP="005E036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1</w:t>
            </w:r>
          </w:p>
        </w:tc>
        <w:tc>
          <w:tcPr>
            <w:tcW w:w="3402" w:type="dxa"/>
            <w:shd w:val="clear" w:color="auto" w:fill="C5E0B3" w:themeFill="accent6" w:themeFillTint="66"/>
          </w:tcPr>
          <w:p w14:paraId="42AE28FC" w14:textId="77777777" w:rsidR="00D80559" w:rsidRPr="00FA7FD4" w:rsidRDefault="00D80559" w:rsidP="005E0368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</w:pPr>
            <w:r w:rsidRPr="00FA7FD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id-ID"/>
              </w:rPr>
              <w:t>Sangat Tidak Setuju</w:t>
            </w:r>
          </w:p>
        </w:tc>
      </w:tr>
    </w:tbl>
    <w:p w14:paraId="42FE7C12" w14:textId="77777777" w:rsidR="00D80559" w:rsidRDefault="00D80559" w:rsidP="00233E57">
      <w:pPr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8217" w:type="dxa"/>
        <w:tblLook w:val="04A0" w:firstRow="1" w:lastRow="0" w:firstColumn="1" w:lastColumn="0" w:noHBand="0" w:noVBand="1"/>
      </w:tblPr>
      <w:tblGrid>
        <w:gridCol w:w="511"/>
        <w:gridCol w:w="4267"/>
        <w:gridCol w:w="423"/>
        <w:gridCol w:w="423"/>
        <w:gridCol w:w="424"/>
        <w:gridCol w:w="423"/>
        <w:gridCol w:w="423"/>
        <w:gridCol w:w="1323"/>
      </w:tblGrid>
      <w:tr w:rsidR="00D80559" w:rsidRPr="001B5765" w14:paraId="167F7498" w14:textId="77777777" w:rsidTr="005E0368">
        <w:tc>
          <w:tcPr>
            <w:tcW w:w="511" w:type="dxa"/>
            <w:vMerge w:val="restart"/>
            <w:vAlign w:val="center"/>
          </w:tcPr>
          <w:p w14:paraId="37EAA890" w14:textId="77777777" w:rsidR="00D80559" w:rsidRPr="001B5765" w:rsidRDefault="00D80559" w:rsidP="005E036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765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267" w:type="dxa"/>
            <w:vMerge w:val="restart"/>
            <w:vAlign w:val="center"/>
          </w:tcPr>
          <w:p w14:paraId="405176FA" w14:textId="77777777" w:rsidR="00D80559" w:rsidRPr="001B5765" w:rsidRDefault="00D80559" w:rsidP="005E036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765">
              <w:rPr>
                <w:rFonts w:ascii="Times New Roman" w:hAnsi="Times New Roman" w:cs="Times New Roman"/>
                <w:sz w:val="24"/>
                <w:szCs w:val="24"/>
              </w:rPr>
              <w:t>Indikator Penilaian</w:t>
            </w:r>
          </w:p>
        </w:tc>
        <w:tc>
          <w:tcPr>
            <w:tcW w:w="2116" w:type="dxa"/>
            <w:gridSpan w:val="5"/>
          </w:tcPr>
          <w:p w14:paraId="104E266C" w14:textId="77777777" w:rsidR="00D80559" w:rsidRPr="001B5765" w:rsidRDefault="00D80559" w:rsidP="005E036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765">
              <w:rPr>
                <w:rFonts w:ascii="Times New Roman" w:hAnsi="Times New Roman" w:cs="Times New Roman"/>
                <w:sz w:val="24"/>
                <w:szCs w:val="24"/>
              </w:rPr>
              <w:t>Skala Penilaian</w:t>
            </w:r>
          </w:p>
        </w:tc>
        <w:tc>
          <w:tcPr>
            <w:tcW w:w="1323" w:type="dxa"/>
            <w:vMerge w:val="restart"/>
            <w:vAlign w:val="center"/>
          </w:tcPr>
          <w:p w14:paraId="2124A94B" w14:textId="77777777" w:rsidR="00D80559" w:rsidRPr="001B5765" w:rsidRDefault="00D80559" w:rsidP="005E036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765">
              <w:rPr>
                <w:rFonts w:ascii="Times New Roman" w:hAnsi="Times New Roman" w:cs="Times New Roman"/>
                <w:sz w:val="24"/>
                <w:szCs w:val="24"/>
              </w:rPr>
              <w:t>Keterangan</w:t>
            </w:r>
          </w:p>
        </w:tc>
      </w:tr>
      <w:tr w:rsidR="00D80559" w:rsidRPr="001B5765" w14:paraId="13E785C5" w14:textId="77777777" w:rsidTr="005E0368">
        <w:tc>
          <w:tcPr>
            <w:tcW w:w="511" w:type="dxa"/>
            <w:vMerge/>
            <w:vAlign w:val="center"/>
          </w:tcPr>
          <w:p w14:paraId="32A8B699" w14:textId="77777777" w:rsidR="00D80559" w:rsidRPr="001B5765" w:rsidRDefault="00D80559" w:rsidP="005E036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67" w:type="dxa"/>
            <w:vMerge/>
          </w:tcPr>
          <w:p w14:paraId="0D71DB16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  <w:shd w:val="clear" w:color="auto" w:fill="C5E0B3" w:themeFill="accent6" w:themeFillTint="66"/>
          </w:tcPr>
          <w:p w14:paraId="63EE83C0" w14:textId="77777777" w:rsidR="00D80559" w:rsidRPr="00BD753C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753C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</w:p>
        </w:tc>
        <w:tc>
          <w:tcPr>
            <w:tcW w:w="423" w:type="dxa"/>
            <w:shd w:val="clear" w:color="auto" w:fill="C5E0B3" w:themeFill="accent6" w:themeFillTint="66"/>
          </w:tcPr>
          <w:p w14:paraId="504155C2" w14:textId="77777777" w:rsidR="00D80559" w:rsidRPr="00BD753C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753C">
              <w:rPr>
                <w:rFonts w:ascii="Times New Roman" w:hAnsi="Times New Roman" w:cs="Times New Roman"/>
                <w:b/>
                <w:sz w:val="24"/>
                <w:szCs w:val="24"/>
              </w:rPr>
              <w:t>2</w:t>
            </w:r>
          </w:p>
        </w:tc>
        <w:tc>
          <w:tcPr>
            <w:tcW w:w="424" w:type="dxa"/>
            <w:shd w:val="clear" w:color="auto" w:fill="C5E0B3" w:themeFill="accent6" w:themeFillTint="66"/>
          </w:tcPr>
          <w:p w14:paraId="7583DABA" w14:textId="77777777" w:rsidR="00D80559" w:rsidRPr="00BD753C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753C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423" w:type="dxa"/>
            <w:shd w:val="clear" w:color="auto" w:fill="C5E0B3" w:themeFill="accent6" w:themeFillTint="66"/>
          </w:tcPr>
          <w:p w14:paraId="5E6AF6F2" w14:textId="77777777" w:rsidR="00D80559" w:rsidRPr="00BD753C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753C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423" w:type="dxa"/>
            <w:shd w:val="clear" w:color="auto" w:fill="C5E0B3" w:themeFill="accent6" w:themeFillTint="66"/>
          </w:tcPr>
          <w:p w14:paraId="489098FA" w14:textId="77777777" w:rsidR="00D80559" w:rsidRPr="00BD753C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D753C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1323" w:type="dxa"/>
            <w:vMerge/>
          </w:tcPr>
          <w:p w14:paraId="6E497A58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D13473" w14:paraId="09BEF80C" w14:textId="77777777" w:rsidTr="005E0368">
        <w:tc>
          <w:tcPr>
            <w:tcW w:w="8217" w:type="dxa"/>
            <w:gridSpan w:val="8"/>
            <w:shd w:val="clear" w:color="auto" w:fill="BFBFBF" w:themeFill="background1" w:themeFillShade="BF"/>
          </w:tcPr>
          <w:p w14:paraId="34039D86" w14:textId="77777777" w:rsidR="00D80559" w:rsidRPr="0081136B" w:rsidRDefault="00D80559" w:rsidP="00D80559">
            <w:pPr>
              <w:pStyle w:val="ListParagraph"/>
              <w:numPr>
                <w:ilvl w:val="0"/>
                <w:numId w:val="6"/>
              </w:numPr>
              <w:ind w:left="447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bermanfaatan</w:t>
            </w:r>
          </w:p>
        </w:tc>
      </w:tr>
      <w:tr w:rsidR="00D80559" w:rsidRPr="001B5765" w14:paraId="31CDBFF2" w14:textId="77777777" w:rsidTr="005E0368">
        <w:tc>
          <w:tcPr>
            <w:tcW w:w="511" w:type="dxa"/>
          </w:tcPr>
          <w:p w14:paraId="7E3E9A1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7" w:type="dxa"/>
          </w:tcPr>
          <w:p w14:paraId="42A9FA89" w14:textId="77777777" w:rsidR="00D80559" w:rsidRPr="006A5ADF" w:rsidRDefault="00D80559" w:rsidP="005E0368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pembelajaran daring </w:t>
            </w:r>
            <w:r w:rsidRPr="008E3A3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poch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pat digunakan untuk pembelajaran terutama mata pelajaran Bahasa Inggris</w:t>
            </w:r>
          </w:p>
        </w:tc>
        <w:tc>
          <w:tcPr>
            <w:tcW w:w="423" w:type="dxa"/>
          </w:tcPr>
          <w:p w14:paraId="0DFD2A9F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458C8DD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1D1E9B7B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A3F8551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1EA40C7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02C3EFA8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221FDBB5" w14:textId="77777777" w:rsidTr="005E0368">
        <w:tc>
          <w:tcPr>
            <w:tcW w:w="511" w:type="dxa"/>
          </w:tcPr>
          <w:p w14:paraId="3D497E6F" w14:textId="77777777" w:rsidR="00D80559" w:rsidRPr="004551DB" w:rsidRDefault="00D80559" w:rsidP="005E036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4267" w:type="dxa"/>
          </w:tcPr>
          <w:p w14:paraId="478438CC" w14:textId="77777777" w:rsidR="00D80559" w:rsidRDefault="00D80559" w:rsidP="005E0368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</w:t>
            </w:r>
            <w:r w:rsidRPr="008E3A3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Mepoch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muat langkah /sintak yang dapat digunakan dalam pembelajaran daring</w:t>
            </w:r>
          </w:p>
        </w:tc>
        <w:tc>
          <w:tcPr>
            <w:tcW w:w="423" w:type="dxa"/>
          </w:tcPr>
          <w:p w14:paraId="3683C719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879CD8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73CE2D12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7A40FF0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C044286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4A7914CD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162AFBF9" w14:textId="77777777" w:rsidTr="005E0368">
        <w:tc>
          <w:tcPr>
            <w:tcW w:w="511" w:type="dxa"/>
          </w:tcPr>
          <w:p w14:paraId="3B3C836C" w14:textId="77777777" w:rsidR="00D80559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67" w:type="dxa"/>
          </w:tcPr>
          <w:p w14:paraId="1B8AA9D1" w14:textId="77777777" w:rsidR="00D80559" w:rsidRPr="006A5ADF" w:rsidRDefault="00D80559" w:rsidP="005E0368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tode ini dapat digunakan di sebuah aplikasi praktisnya pembelajaran di kelas.</w:t>
            </w:r>
          </w:p>
        </w:tc>
        <w:tc>
          <w:tcPr>
            <w:tcW w:w="423" w:type="dxa"/>
          </w:tcPr>
          <w:p w14:paraId="31A179C3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AC90895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2D5AEE55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476012F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E18146F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4CD4AE2E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311A8897" w14:textId="77777777" w:rsidTr="005E0368">
        <w:tc>
          <w:tcPr>
            <w:tcW w:w="511" w:type="dxa"/>
          </w:tcPr>
          <w:p w14:paraId="0A112A18" w14:textId="77777777" w:rsidR="00D80559" w:rsidRPr="004551DB" w:rsidRDefault="00D80559" w:rsidP="005E036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4267" w:type="dxa"/>
          </w:tcPr>
          <w:p w14:paraId="4F889BC2" w14:textId="77777777" w:rsidR="00D80559" w:rsidRPr="008E3A39" w:rsidRDefault="00D80559" w:rsidP="005E0368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tode ini dapat menjadi alternatif metode pembelajaran daring dan dapat disesuaikan dengan fleksibel</w:t>
            </w:r>
          </w:p>
        </w:tc>
        <w:tc>
          <w:tcPr>
            <w:tcW w:w="423" w:type="dxa"/>
          </w:tcPr>
          <w:p w14:paraId="46CC2E6E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21DFA58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7319C746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EFEC94F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F7D9F5C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21576716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522B7FC1" w14:textId="77777777" w:rsidTr="005E0368">
        <w:tc>
          <w:tcPr>
            <w:tcW w:w="511" w:type="dxa"/>
          </w:tcPr>
          <w:p w14:paraId="61F6DB46" w14:textId="77777777" w:rsidR="00D80559" w:rsidRPr="00061B6F" w:rsidRDefault="00D80559" w:rsidP="005E036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5</w:t>
            </w:r>
          </w:p>
        </w:tc>
        <w:tc>
          <w:tcPr>
            <w:tcW w:w="4267" w:type="dxa"/>
          </w:tcPr>
          <w:p w14:paraId="56470523" w14:textId="77777777" w:rsidR="00D80559" w:rsidRPr="008E3A39" w:rsidRDefault="00D80559" w:rsidP="005E0368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tode ini secara efektif membantu guru yang mengalami kesulitan dalam merangkai sebuah pembelajaran daring</w:t>
            </w:r>
          </w:p>
        </w:tc>
        <w:tc>
          <w:tcPr>
            <w:tcW w:w="423" w:type="dxa"/>
          </w:tcPr>
          <w:p w14:paraId="7D9D017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B4DB502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3F25B690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4D98BEE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8D9E63A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6A6224D2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58AE1CF3" w14:textId="77777777" w:rsidTr="005E0368">
        <w:tc>
          <w:tcPr>
            <w:tcW w:w="511" w:type="dxa"/>
          </w:tcPr>
          <w:p w14:paraId="69D0E56E" w14:textId="77777777" w:rsidR="00D80559" w:rsidRDefault="00D80559" w:rsidP="005E036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6</w:t>
            </w:r>
          </w:p>
        </w:tc>
        <w:tc>
          <w:tcPr>
            <w:tcW w:w="4267" w:type="dxa"/>
          </w:tcPr>
          <w:p w14:paraId="0DFE9065" w14:textId="77777777" w:rsidR="00D80559" w:rsidRPr="004551DB" w:rsidRDefault="00D80559" w:rsidP="005E0368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tode ini dapat memotivasi guru untuk semangat melaksanakan pembelajaran daring</w:t>
            </w:r>
          </w:p>
        </w:tc>
        <w:tc>
          <w:tcPr>
            <w:tcW w:w="423" w:type="dxa"/>
          </w:tcPr>
          <w:p w14:paraId="79F62796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359AED5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52951FA2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DEB663D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ABE0A9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37A89021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3AA4C653" w14:textId="77777777" w:rsidTr="005E0368">
        <w:tc>
          <w:tcPr>
            <w:tcW w:w="511" w:type="dxa"/>
          </w:tcPr>
          <w:p w14:paraId="2A9983C0" w14:textId="77777777" w:rsidR="00D80559" w:rsidRPr="00061B6F" w:rsidRDefault="00D80559" w:rsidP="005E036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7</w:t>
            </w:r>
          </w:p>
        </w:tc>
        <w:tc>
          <w:tcPr>
            <w:tcW w:w="4267" w:type="dxa"/>
          </w:tcPr>
          <w:p w14:paraId="5E601EAF" w14:textId="77777777" w:rsidR="00D80559" w:rsidRPr="001B5765" w:rsidRDefault="00D80559" w:rsidP="005E0368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ini dapat menyesuaikan kebutuhan pembelajaran daring </w:t>
            </w:r>
          </w:p>
        </w:tc>
        <w:tc>
          <w:tcPr>
            <w:tcW w:w="423" w:type="dxa"/>
          </w:tcPr>
          <w:p w14:paraId="288619C9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B97F150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4F1153DE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66CB4243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EBA03A5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612A9BB8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4EB40C60" w14:textId="77777777" w:rsidTr="005E0368">
        <w:tc>
          <w:tcPr>
            <w:tcW w:w="511" w:type="dxa"/>
          </w:tcPr>
          <w:p w14:paraId="5E5927E1" w14:textId="77777777" w:rsidR="00D80559" w:rsidRDefault="00D80559" w:rsidP="005E036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</w:t>
            </w:r>
          </w:p>
        </w:tc>
        <w:tc>
          <w:tcPr>
            <w:tcW w:w="4267" w:type="dxa"/>
          </w:tcPr>
          <w:p w14:paraId="1D5BD8C1" w14:textId="77777777" w:rsidR="00D80559" w:rsidRPr="008E3A39" w:rsidRDefault="00D80559" w:rsidP="005E0368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ini dapat membantu penggunaan kuota guru untuk digunakan dalam beberapa pertemuan pembelajaran </w:t>
            </w:r>
          </w:p>
        </w:tc>
        <w:tc>
          <w:tcPr>
            <w:tcW w:w="423" w:type="dxa"/>
          </w:tcPr>
          <w:p w14:paraId="67971ACF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AEC67F8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4A5D56BB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9D5224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0907ED9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425EECED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3CF80409" w14:textId="77777777" w:rsidTr="005E0368">
        <w:tc>
          <w:tcPr>
            <w:tcW w:w="511" w:type="dxa"/>
          </w:tcPr>
          <w:p w14:paraId="6C4BA0BB" w14:textId="77777777" w:rsidR="00D80559" w:rsidRDefault="00D80559" w:rsidP="005E0368">
            <w:pPr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lastRenderedPageBreak/>
              <w:t>9</w:t>
            </w:r>
          </w:p>
        </w:tc>
        <w:tc>
          <w:tcPr>
            <w:tcW w:w="4267" w:type="dxa"/>
          </w:tcPr>
          <w:p w14:paraId="2C620851" w14:textId="77777777" w:rsidR="00D80559" w:rsidRPr="00985E96" w:rsidRDefault="00D80559" w:rsidP="005E0368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ini dapat membantu pembelajran dari segi keaktifan dan motivasi siswa dlam pembelajaran </w:t>
            </w:r>
          </w:p>
        </w:tc>
        <w:tc>
          <w:tcPr>
            <w:tcW w:w="423" w:type="dxa"/>
          </w:tcPr>
          <w:p w14:paraId="47E5D1EF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6B394BD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425E0B79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CEB019E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EA9CA03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62B7B718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58152067" w14:textId="77777777" w:rsidTr="005E0368">
        <w:tc>
          <w:tcPr>
            <w:tcW w:w="511" w:type="dxa"/>
          </w:tcPr>
          <w:p w14:paraId="11BFB1D4" w14:textId="77777777" w:rsidR="00D80559" w:rsidRPr="00EE77BE" w:rsidRDefault="00D80559" w:rsidP="005E0368">
            <w:pPr>
              <w:pStyle w:val="ListParagraph"/>
              <w:ind w:left="22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0</w:t>
            </w:r>
          </w:p>
        </w:tc>
        <w:tc>
          <w:tcPr>
            <w:tcW w:w="4267" w:type="dxa"/>
          </w:tcPr>
          <w:p w14:paraId="0215BC5B" w14:textId="77777777" w:rsidR="00D80559" w:rsidRPr="00D13473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tode ini dapat membantu dalam menerapkan karakter religius dengan tetap melakukan doa bersama walaupun pembelajaran daring</w:t>
            </w:r>
          </w:p>
        </w:tc>
        <w:tc>
          <w:tcPr>
            <w:tcW w:w="423" w:type="dxa"/>
          </w:tcPr>
          <w:p w14:paraId="16E7943A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D2E2C25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7F606553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01C11D9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FE56C80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5F804CF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29D6E34E" w14:textId="77777777" w:rsidTr="005E0368">
        <w:tc>
          <w:tcPr>
            <w:tcW w:w="511" w:type="dxa"/>
          </w:tcPr>
          <w:p w14:paraId="3D89019C" w14:textId="77777777" w:rsidR="00D80559" w:rsidRPr="00EE77BE" w:rsidRDefault="00D80559" w:rsidP="005E0368">
            <w:pPr>
              <w:pStyle w:val="ListParagraph"/>
              <w:ind w:left="22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1</w:t>
            </w:r>
          </w:p>
        </w:tc>
        <w:tc>
          <w:tcPr>
            <w:tcW w:w="4267" w:type="dxa"/>
          </w:tcPr>
          <w:p w14:paraId="4C0F909E" w14:textId="77777777" w:rsidR="00D80559" w:rsidRPr="00D13473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tode ini dapat membantu dalam menerapkan karakter disiplin melalui kehadiran pada tahap </w:t>
            </w:r>
            <w:r w:rsidRPr="00985E9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e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r w:rsidRPr="00985E9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hatting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23" w:type="dxa"/>
          </w:tcPr>
          <w:p w14:paraId="0C2BDA2A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95D2BCB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5665B681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7174FB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45961E3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240D35D5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6EDB05CB" w14:textId="77777777" w:rsidTr="005E0368">
        <w:tc>
          <w:tcPr>
            <w:tcW w:w="8217" w:type="dxa"/>
            <w:gridSpan w:val="8"/>
            <w:shd w:val="clear" w:color="auto" w:fill="BFBFBF" w:themeFill="background1" w:themeFillShade="BF"/>
          </w:tcPr>
          <w:p w14:paraId="33DAE048" w14:textId="77777777" w:rsidR="00D80559" w:rsidRPr="00D13473" w:rsidRDefault="00D80559" w:rsidP="00D80559">
            <w:pPr>
              <w:pStyle w:val="ListParagraph"/>
              <w:numPr>
                <w:ilvl w:val="0"/>
                <w:numId w:val="6"/>
              </w:numPr>
              <w:ind w:left="306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mudahan</w:t>
            </w:r>
          </w:p>
        </w:tc>
      </w:tr>
      <w:tr w:rsidR="00D80559" w:rsidRPr="001B5765" w14:paraId="3E5E3585" w14:textId="77777777" w:rsidTr="005E0368">
        <w:tc>
          <w:tcPr>
            <w:tcW w:w="511" w:type="dxa"/>
          </w:tcPr>
          <w:p w14:paraId="637A1C34" w14:textId="77777777" w:rsidR="00D80559" w:rsidRPr="00601AA3" w:rsidRDefault="00D80559" w:rsidP="005E0368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67" w:type="dxa"/>
          </w:tcPr>
          <w:p w14:paraId="5E98E09D" w14:textId="77777777" w:rsidR="00D80559" w:rsidRDefault="00D80559" w:rsidP="005E0368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gunaan tahapan sangat jelas dari tahapan persiapan dan pelaksanaan metode sehingga mudah dipahami</w:t>
            </w:r>
          </w:p>
        </w:tc>
        <w:tc>
          <w:tcPr>
            <w:tcW w:w="423" w:type="dxa"/>
          </w:tcPr>
          <w:p w14:paraId="29EDCC31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2BF2F85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1B8ED23E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1244E98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8E7EE4A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74AD7B40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3E49FDAC" w14:textId="77777777" w:rsidTr="005E0368">
        <w:tc>
          <w:tcPr>
            <w:tcW w:w="511" w:type="dxa"/>
          </w:tcPr>
          <w:p w14:paraId="3F37FF1E" w14:textId="77777777" w:rsidR="00D80559" w:rsidRPr="00601AA3" w:rsidRDefault="00D80559" w:rsidP="005E0368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67" w:type="dxa"/>
          </w:tcPr>
          <w:p w14:paraId="6242E688" w14:textId="77777777" w:rsidR="00D80559" w:rsidRDefault="00D80559" w:rsidP="005E0368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da tahap persiapan memiliki langkah/sintak yang jelas dan runtut sehingga mudah untuk diikuti</w:t>
            </w:r>
          </w:p>
        </w:tc>
        <w:tc>
          <w:tcPr>
            <w:tcW w:w="423" w:type="dxa"/>
          </w:tcPr>
          <w:p w14:paraId="3B92D7EF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B72AE37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499224E9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69EC994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4A7D875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0627C1FF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734A72C4" w14:textId="77777777" w:rsidTr="005E0368">
        <w:tc>
          <w:tcPr>
            <w:tcW w:w="511" w:type="dxa"/>
          </w:tcPr>
          <w:p w14:paraId="37958581" w14:textId="77777777" w:rsidR="00D80559" w:rsidRPr="00601AA3" w:rsidRDefault="00D80559" w:rsidP="005E0368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67" w:type="dxa"/>
          </w:tcPr>
          <w:p w14:paraId="7E2F6D6B" w14:textId="77777777" w:rsidR="00D80559" w:rsidRPr="00601AA3" w:rsidRDefault="00D80559" w:rsidP="005E0368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da tahap persiapan sudah mencangkup perencanaan pembelajaran sehingga penggunaan waktu dapat terukur.</w:t>
            </w:r>
          </w:p>
        </w:tc>
        <w:tc>
          <w:tcPr>
            <w:tcW w:w="423" w:type="dxa"/>
          </w:tcPr>
          <w:p w14:paraId="7C858D9D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A96C808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7584A874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D3F6A44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4DCA3EC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1F8959E5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03F2E570" w14:textId="77777777" w:rsidTr="005E0368">
        <w:tc>
          <w:tcPr>
            <w:tcW w:w="511" w:type="dxa"/>
          </w:tcPr>
          <w:p w14:paraId="0A21BB79" w14:textId="77777777" w:rsidR="00D80559" w:rsidRPr="00601AA3" w:rsidRDefault="00D80559" w:rsidP="005E0368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267" w:type="dxa"/>
          </w:tcPr>
          <w:p w14:paraId="4B21C495" w14:textId="77777777" w:rsidR="00D80559" w:rsidRPr="00A832BE" w:rsidRDefault="00D80559" w:rsidP="005E0368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da tahap pelaksanaan memiliki langkah/sintak yang jelas dan runtut sehingga mudah diikuti</w:t>
            </w:r>
          </w:p>
        </w:tc>
        <w:tc>
          <w:tcPr>
            <w:tcW w:w="423" w:type="dxa"/>
          </w:tcPr>
          <w:p w14:paraId="697F67BC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7BB8ECE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51626A2C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4790050F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B1ED993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698DE764" w14:textId="77777777" w:rsidR="00D80559" w:rsidRPr="001B5765" w:rsidRDefault="00D80559" w:rsidP="005E0368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49FFC4D8" w14:textId="77777777" w:rsidTr="005E0368">
        <w:tc>
          <w:tcPr>
            <w:tcW w:w="511" w:type="dxa"/>
          </w:tcPr>
          <w:p w14:paraId="1858A1B4" w14:textId="77777777" w:rsidR="00D80559" w:rsidRPr="00FA7FD4" w:rsidRDefault="00D80559" w:rsidP="005E036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7</w:t>
            </w:r>
          </w:p>
        </w:tc>
        <w:tc>
          <w:tcPr>
            <w:tcW w:w="4267" w:type="dxa"/>
          </w:tcPr>
          <w:p w14:paraId="1B4029B8" w14:textId="77777777" w:rsidR="00D80559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ada tahap pelaksanaan didukung oleh gambar dan kolom petunjuk yang sangat dari tahap </w:t>
            </w:r>
            <w:r w:rsidRPr="00CC6BF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eting, Posting, Chatting</w:t>
            </w:r>
          </w:p>
        </w:tc>
        <w:tc>
          <w:tcPr>
            <w:tcW w:w="423" w:type="dxa"/>
          </w:tcPr>
          <w:p w14:paraId="078D3B95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0337E66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6284DC87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E0D203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89939B6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2947FE9E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2DB8E24D" w14:textId="77777777" w:rsidTr="005E0368">
        <w:tc>
          <w:tcPr>
            <w:tcW w:w="511" w:type="dxa"/>
          </w:tcPr>
          <w:p w14:paraId="742F7D50" w14:textId="77777777" w:rsidR="00D80559" w:rsidRPr="00FA7FD4" w:rsidRDefault="00D80559" w:rsidP="005E036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8</w:t>
            </w:r>
          </w:p>
        </w:tc>
        <w:tc>
          <w:tcPr>
            <w:tcW w:w="4267" w:type="dxa"/>
          </w:tcPr>
          <w:p w14:paraId="5CE76703" w14:textId="77777777" w:rsidR="00D80559" w:rsidRPr="00307734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rbantu aplikasi yang sering digunakan sehingga mudah untuk mengikutinya</w:t>
            </w:r>
          </w:p>
        </w:tc>
        <w:tc>
          <w:tcPr>
            <w:tcW w:w="423" w:type="dxa"/>
          </w:tcPr>
          <w:p w14:paraId="3467CF28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0D830F0C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77E4E6D8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378E21C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6F87068A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2A12C915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58905D33" w14:textId="77777777" w:rsidTr="005E0368">
        <w:tc>
          <w:tcPr>
            <w:tcW w:w="511" w:type="dxa"/>
          </w:tcPr>
          <w:p w14:paraId="28CE7C3D" w14:textId="77777777" w:rsidR="00D80559" w:rsidRPr="00EE77BE" w:rsidRDefault="00D80559" w:rsidP="005E036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19</w:t>
            </w:r>
          </w:p>
        </w:tc>
        <w:tc>
          <w:tcPr>
            <w:tcW w:w="4267" w:type="dxa"/>
          </w:tcPr>
          <w:p w14:paraId="148108F4" w14:textId="77777777" w:rsidR="00D80559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Aplikasi yang dipakai mudah didapatkan</w:t>
            </w:r>
          </w:p>
          <w:p w14:paraId="3541357C" w14:textId="77777777" w:rsidR="00D80559" w:rsidRPr="00127C19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n kerap digunakan </w:t>
            </w:r>
          </w:p>
        </w:tc>
        <w:tc>
          <w:tcPr>
            <w:tcW w:w="423" w:type="dxa"/>
          </w:tcPr>
          <w:p w14:paraId="21AD9C68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1C560AC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2BE7B189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2928E50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7B6A8014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3FC08A8F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1B5765" w14:paraId="0061BC72" w14:textId="77777777" w:rsidTr="005E0368">
        <w:tc>
          <w:tcPr>
            <w:tcW w:w="511" w:type="dxa"/>
          </w:tcPr>
          <w:p w14:paraId="355451C8" w14:textId="77777777" w:rsidR="00D80559" w:rsidRPr="00EE77BE" w:rsidRDefault="00D80559" w:rsidP="005E036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20</w:t>
            </w:r>
          </w:p>
        </w:tc>
        <w:tc>
          <w:tcPr>
            <w:tcW w:w="4267" w:type="dxa"/>
          </w:tcPr>
          <w:p w14:paraId="7ED240D7" w14:textId="77777777" w:rsidR="00D80559" w:rsidRPr="00CC6BFA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tode ini dapat digunakan dengan menggunakan aplikasi selain google classroom</w:t>
            </w:r>
          </w:p>
        </w:tc>
        <w:tc>
          <w:tcPr>
            <w:tcW w:w="423" w:type="dxa"/>
          </w:tcPr>
          <w:p w14:paraId="630E7A7B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3D7D9C9F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" w:type="dxa"/>
          </w:tcPr>
          <w:p w14:paraId="16EE54BC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50356306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3" w:type="dxa"/>
          </w:tcPr>
          <w:p w14:paraId="2B24B5E5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23" w:type="dxa"/>
          </w:tcPr>
          <w:p w14:paraId="3A62EE6E" w14:textId="77777777" w:rsidR="00D80559" w:rsidRPr="001B5765" w:rsidRDefault="00D80559" w:rsidP="005E036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80559" w:rsidRPr="004B0332" w14:paraId="14A69C97" w14:textId="77777777" w:rsidTr="005E0368">
        <w:tc>
          <w:tcPr>
            <w:tcW w:w="4778" w:type="dxa"/>
            <w:gridSpan w:val="2"/>
          </w:tcPr>
          <w:p w14:paraId="408703A8" w14:textId="77777777" w:rsidR="00D80559" w:rsidRPr="004B0332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4B0332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lastRenderedPageBreak/>
              <w:t>Jumlah Skor</w:t>
            </w:r>
          </w:p>
        </w:tc>
        <w:tc>
          <w:tcPr>
            <w:tcW w:w="2116" w:type="dxa"/>
            <w:gridSpan w:val="5"/>
          </w:tcPr>
          <w:p w14:paraId="16A41E40" w14:textId="77777777" w:rsidR="00D80559" w:rsidRPr="004B0332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323" w:type="dxa"/>
          </w:tcPr>
          <w:p w14:paraId="3129336D" w14:textId="77777777" w:rsidR="00D80559" w:rsidRPr="004B0332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80559" w:rsidRPr="004B0332" w14:paraId="271411D5" w14:textId="77777777" w:rsidTr="005E0368">
        <w:tc>
          <w:tcPr>
            <w:tcW w:w="4778" w:type="dxa"/>
            <w:gridSpan w:val="2"/>
          </w:tcPr>
          <w:p w14:paraId="56D204FA" w14:textId="77777777" w:rsidR="00D80559" w:rsidRPr="004B0332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4B0332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Skor Total</w:t>
            </w:r>
          </w:p>
        </w:tc>
        <w:tc>
          <w:tcPr>
            <w:tcW w:w="2116" w:type="dxa"/>
            <w:gridSpan w:val="5"/>
          </w:tcPr>
          <w:p w14:paraId="5215C688" w14:textId="77777777" w:rsidR="00D80559" w:rsidRPr="004B0332" w:rsidRDefault="00D80559" w:rsidP="005E036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4B0332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100</w:t>
            </w:r>
          </w:p>
        </w:tc>
        <w:tc>
          <w:tcPr>
            <w:tcW w:w="1323" w:type="dxa"/>
          </w:tcPr>
          <w:p w14:paraId="286E35D6" w14:textId="77777777" w:rsidR="00D80559" w:rsidRPr="004B0332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D80559" w:rsidRPr="004B0332" w14:paraId="07715980" w14:textId="77777777" w:rsidTr="005E0368">
        <w:tc>
          <w:tcPr>
            <w:tcW w:w="4778" w:type="dxa"/>
            <w:gridSpan w:val="2"/>
          </w:tcPr>
          <w:p w14:paraId="47FCEFF8" w14:textId="77777777" w:rsidR="00D80559" w:rsidRPr="004B0332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4B0332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 xml:space="preserve">Persentase Skor </w:t>
            </w:r>
          </w:p>
          <w:p w14:paraId="4D8EE3E5" w14:textId="77777777" w:rsidR="00D80559" w:rsidRPr="004B0332" w:rsidRDefault="00D80559" w:rsidP="005E036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</w:pPr>
            <w:r w:rsidRPr="004B0332">
              <w:rPr>
                <w:rFonts w:ascii="Times New Roman" w:hAnsi="Times New Roman" w:cs="Times New Roman"/>
                <w:b/>
                <w:sz w:val="24"/>
                <w:szCs w:val="24"/>
                <w:lang w:val="id-ID"/>
              </w:rPr>
              <w:t>((jumlah skor/skor total)x100%)</w:t>
            </w:r>
          </w:p>
        </w:tc>
        <w:tc>
          <w:tcPr>
            <w:tcW w:w="2116" w:type="dxa"/>
            <w:gridSpan w:val="5"/>
          </w:tcPr>
          <w:p w14:paraId="7DC9AA1F" w14:textId="77777777" w:rsidR="00D80559" w:rsidRPr="004B0332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323" w:type="dxa"/>
          </w:tcPr>
          <w:p w14:paraId="3C90509D" w14:textId="77777777" w:rsidR="00D80559" w:rsidRPr="004B0332" w:rsidRDefault="00D80559" w:rsidP="005E036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</w:tbl>
    <w:p w14:paraId="22833B66" w14:textId="77777777" w:rsidR="00D80559" w:rsidRDefault="00D80559" w:rsidP="00233E5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F8A7EDD" w14:textId="77777777" w:rsidR="00D80559" w:rsidRDefault="00D80559" w:rsidP="00233E5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F31B0B7" w14:textId="77777777" w:rsidR="00D80559" w:rsidRDefault="00D80559" w:rsidP="00233E57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aran / masukan</w:t>
      </w:r>
    </w:p>
    <w:p w14:paraId="50551A72" w14:textId="77777777" w:rsidR="00D80559" w:rsidRPr="0081136B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6BE46991" w14:textId="77777777" w:rsidR="00D80559" w:rsidRPr="0081136B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34B2DDEE" w14:textId="77777777" w:rsidR="00D80559" w:rsidRPr="0081136B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4CF8CFD9" w14:textId="77777777" w:rsidR="00D80559" w:rsidRPr="0081136B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004A9040" w14:textId="77777777" w:rsidR="00D80559" w:rsidRPr="0081136B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478CA79D" w14:textId="77777777" w:rsidR="00D80559" w:rsidRPr="0081136B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7A070CFF" w14:textId="77777777" w:rsidR="00D80559" w:rsidRPr="0081136B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7B8A8E7D" w14:textId="77777777" w:rsidR="00D80559" w:rsidRPr="0081136B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0D895B5B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698274F8" w14:textId="77777777" w:rsidR="00D80559" w:rsidRDefault="00D80559" w:rsidP="00233E57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1136B">
        <w:rPr>
          <w:rFonts w:ascii="Times New Roman" w:hAnsi="Times New Roman" w:cs="Times New Roman"/>
          <w:sz w:val="24"/>
          <w:szCs w:val="24"/>
        </w:rPr>
        <w:t>………………………………………………………………………………………</w:t>
      </w:r>
    </w:p>
    <w:p w14:paraId="4CCE2FCD" w14:textId="77777777" w:rsidR="00D80559" w:rsidRDefault="00D80559" w:rsidP="00233E57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esimpulan</w:t>
      </w:r>
    </w:p>
    <w:p w14:paraId="1D0C9FEB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3A3A53">
        <w:rPr>
          <w:rFonts w:ascii="Times New Roman" w:hAnsi="Times New Roman" w:cs="Times New Roman"/>
          <w:sz w:val="24"/>
          <w:szCs w:val="24"/>
        </w:rPr>
        <w:t>Peng</w:t>
      </w:r>
      <w:r>
        <w:rPr>
          <w:rFonts w:ascii="Times New Roman" w:hAnsi="Times New Roman" w:cs="Times New Roman"/>
          <w:sz w:val="24"/>
          <w:szCs w:val="24"/>
          <w:lang w:val="id-ID"/>
        </w:rPr>
        <w:t>e</w:t>
      </w:r>
      <w:r w:rsidRPr="003A3A53">
        <w:rPr>
          <w:rFonts w:ascii="Times New Roman" w:hAnsi="Times New Roman" w:cs="Times New Roman"/>
          <w:sz w:val="24"/>
          <w:szCs w:val="24"/>
        </w:rPr>
        <w:t xml:space="preserve">mbangan </w:t>
      </w:r>
      <w:r>
        <w:rPr>
          <w:rFonts w:ascii="Times New Roman" w:hAnsi="Times New Roman" w:cs="Times New Roman"/>
          <w:sz w:val="24"/>
          <w:szCs w:val="24"/>
        </w:rPr>
        <w:t xml:space="preserve">metode </w:t>
      </w:r>
      <w:r w:rsidRPr="00061B6F">
        <w:rPr>
          <w:rFonts w:ascii="Times New Roman" w:hAnsi="Times New Roman" w:cs="Times New Roman"/>
          <w:sz w:val="24"/>
          <w:szCs w:val="24"/>
          <w:lang w:val="id-ID"/>
        </w:rPr>
        <w:t xml:space="preserve">pembelajaran </w:t>
      </w:r>
      <w:r>
        <w:rPr>
          <w:rFonts w:ascii="Times New Roman" w:hAnsi="Times New Roman" w:cs="Times New Roman"/>
          <w:sz w:val="24"/>
          <w:szCs w:val="24"/>
        </w:rPr>
        <w:t xml:space="preserve">daring </w:t>
      </w:r>
      <w:r w:rsidRPr="009E4D7A">
        <w:rPr>
          <w:rFonts w:ascii="Times New Roman" w:hAnsi="Times New Roman" w:cs="Times New Roman"/>
          <w:i/>
          <w:iCs/>
          <w:sz w:val="24"/>
          <w:szCs w:val="24"/>
        </w:rPr>
        <w:t>Mepoch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61B6F">
        <w:rPr>
          <w:rFonts w:ascii="Times New Roman" w:hAnsi="Times New Roman" w:cs="Times New Roman"/>
          <w:sz w:val="24"/>
          <w:szCs w:val="24"/>
          <w:lang w:val="id-ID"/>
        </w:rPr>
        <w:t xml:space="preserve"> dapat digunakan untuk pembelajaran</w:t>
      </w:r>
      <w:r>
        <w:rPr>
          <w:rFonts w:ascii="Times New Roman" w:hAnsi="Times New Roman" w:cs="Times New Roman"/>
          <w:sz w:val="24"/>
          <w:szCs w:val="24"/>
        </w:rPr>
        <w:t xml:space="preserve"> ini dinyatakan </w:t>
      </w:r>
      <w:r>
        <w:rPr>
          <w:rFonts w:ascii="Times New Roman" w:hAnsi="Times New Roman" w:cs="Times New Roman"/>
          <w:sz w:val="24"/>
          <w:szCs w:val="24"/>
          <w:lang w:val="id-ID"/>
        </w:rPr>
        <w:t>*)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085FC90D" w14:textId="77777777" w:rsidR="00D80559" w:rsidRDefault="00D80559" w:rsidP="00D80559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aktis untuk digunakan tanpa revis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81 – 100 )</w:t>
      </w:r>
    </w:p>
    <w:p w14:paraId="5DB0A08F" w14:textId="77777777" w:rsidR="00D80559" w:rsidRDefault="00D80559" w:rsidP="00D80559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aktis digunakan dengan revisi seusai sara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61 – 80)</w:t>
      </w:r>
    </w:p>
    <w:p w14:paraId="5C0C6790" w14:textId="77777777" w:rsidR="00D80559" w:rsidRDefault="00D80559" w:rsidP="00D80559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urang praktis digunakan, perlu sedikit revis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41 – 60)</w:t>
      </w:r>
    </w:p>
    <w:p w14:paraId="62EDE271" w14:textId="77777777" w:rsidR="00D80559" w:rsidRDefault="00D80559" w:rsidP="00D80559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idak praktis digunakan, perlu banyak revis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21 – 40)</w:t>
      </w:r>
    </w:p>
    <w:p w14:paraId="5B14EECD" w14:textId="77777777" w:rsidR="00D80559" w:rsidRDefault="00D80559" w:rsidP="00D80559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gat tidak praktis,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sangat </w:t>
      </w:r>
      <w:r>
        <w:rPr>
          <w:rFonts w:ascii="Times New Roman" w:hAnsi="Times New Roman" w:cs="Times New Roman"/>
          <w:sz w:val="24"/>
          <w:szCs w:val="24"/>
        </w:rPr>
        <w:t>perlu revis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0 – 20)</w:t>
      </w:r>
    </w:p>
    <w:p w14:paraId="4D1A21F0" w14:textId="77777777" w:rsidR="00D80559" w:rsidRDefault="00D80559" w:rsidP="00233E57">
      <w:pPr>
        <w:ind w:left="5760"/>
        <w:rPr>
          <w:rFonts w:ascii="Times New Roman" w:hAnsi="Times New Roman" w:cs="Times New Roman"/>
          <w:sz w:val="24"/>
          <w:szCs w:val="24"/>
        </w:rPr>
      </w:pPr>
    </w:p>
    <w:p w14:paraId="7E94CA80" w14:textId="77777777" w:rsidR="00D80559" w:rsidRDefault="00D80559" w:rsidP="00233E57">
      <w:pPr>
        <w:ind w:left="5760"/>
        <w:rPr>
          <w:rFonts w:ascii="Times New Roman" w:hAnsi="Times New Roman" w:cs="Times New Roman"/>
          <w:sz w:val="24"/>
          <w:szCs w:val="24"/>
        </w:rPr>
      </w:pPr>
    </w:p>
    <w:p w14:paraId="2D299A4B" w14:textId="77777777" w:rsidR="00D80559" w:rsidRDefault="00D80559" w:rsidP="00233E57">
      <w:pPr>
        <w:ind w:left="50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, ….</w:t>
      </w:r>
    </w:p>
    <w:p w14:paraId="30110A96" w14:textId="77777777" w:rsidR="00D80559" w:rsidRDefault="00D80559" w:rsidP="00233E57">
      <w:pPr>
        <w:ind w:left="50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alidator</w:t>
      </w:r>
    </w:p>
    <w:p w14:paraId="18CFE015" w14:textId="77777777" w:rsidR="00D80559" w:rsidRDefault="00D80559" w:rsidP="00233E57">
      <w:pPr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79D432F5" w14:textId="77777777" w:rsidR="00D80559" w:rsidRPr="00127C19" w:rsidRDefault="00D80559" w:rsidP="00233E57">
      <w:pPr>
        <w:ind w:left="504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3A3A53">
        <w:rPr>
          <w:rFonts w:ascii="Times New Roman" w:hAnsi="Times New Roman" w:cs="Times New Roman"/>
          <w:b/>
          <w:bCs/>
          <w:sz w:val="24"/>
          <w:szCs w:val="24"/>
          <w:u w:val="single"/>
        </w:rPr>
        <w:lastRenderedPageBreak/>
        <w:t>……………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…….</w:t>
      </w:r>
      <w:r w:rsidRPr="003A3A53">
        <w:rPr>
          <w:rFonts w:ascii="Times New Roman" w:hAnsi="Times New Roman" w:cs="Times New Roman"/>
          <w:b/>
          <w:bCs/>
          <w:sz w:val="24"/>
          <w:szCs w:val="24"/>
          <w:u w:val="single"/>
        </w:rPr>
        <w:t>.</w:t>
      </w:r>
    </w:p>
    <w:p w14:paraId="5CB3DD15" w14:textId="77777777" w:rsidR="00D80559" w:rsidRPr="008D7DBB" w:rsidRDefault="00D80559" w:rsidP="00233E57">
      <w:pPr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i/>
          <w:sz w:val="24"/>
          <w:szCs w:val="24"/>
          <w:lang w:val="id-ID"/>
        </w:rPr>
        <w:t>*) pilih dengan mel</w:t>
      </w:r>
      <w:r w:rsidRPr="00CC6595"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ingkari pada angka </w:t>
      </w:r>
      <w:r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yang </w:t>
      </w:r>
      <w:r w:rsidRPr="00CC6595">
        <w:rPr>
          <w:rFonts w:ascii="Times New Roman" w:hAnsi="Times New Roman" w:cs="Times New Roman"/>
          <w:bCs/>
          <w:i/>
          <w:sz w:val="24"/>
          <w:szCs w:val="24"/>
          <w:lang w:val="id-ID"/>
        </w:rPr>
        <w:t>sesuai persentase perolehan skor</w:t>
      </w:r>
    </w:p>
    <w:p w14:paraId="1D142A2B" w14:textId="77777777" w:rsidR="004462A9" w:rsidRDefault="004462A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B356709" w14:textId="18FC2B41" w:rsidR="00D80559" w:rsidRDefault="00D80559" w:rsidP="00233E57">
      <w:pPr>
        <w:spacing w:after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24B8B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LEMBAR PERSETUJUAN VALIDASI </w:t>
      </w:r>
    </w:p>
    <w:p w14:paraId="4ABEC080" w14:textId="77777777" w:rsidR="00D80559" w:rsidRDefault="00D80559" w:rsidP="00233E57">
      <w:pPr>
        <w:spacing w:after="0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F24B8B">
        <w:rPr>
          <w:rFonts w:ascii="Times New Roman" w:hAnsi="Times New Roman" w:cs="Times New Roman"/>
          <w:b/>
          <w:bCs/>
          <w:sz w:val="24"/>
          <w:szCs w:val="24"/>
        </w:rPr>
        <w:t xml:space="preserve">METODE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PEMBELAJARAN DARING </w:t>
      </w:r>
      <w:r w:rsidRPr="00082FE7">
        <w:rPr>
          <w:rFonts w:ascii="Times New Roman" w:hAnsi="Times New Roman" w:cs="Times New Roman"/>
          <w:b/>
          <w:bCs/>
          <w:i/>
          <w:iCs/>
          <w:sz w:val="24"/>
          <w:szCs w:val="24"/>
        </w:rPr>
        <w:t>MEPOCHA</w:t>
      </w:r>
    </w:p>
    <w:p w14:paraId="12EBCEA3" w14:textId="77777777" w:rsidR="00D80559" w:rsidRDefault="00D80559" w:rsidP="00233E57">
      <w:pPr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7B62F869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ang bertanda tangan di bawah ini :</w:t>
      </w:r>
    </w:p>
    <w:p w14:paraId="1EE0D300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320B6E68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NIP/</w:t>
      </w:r>
      <w:r>
        <w:rPr>
          <w:rFonts w:ascii="Times New Roman" w:hAnsi="Times New Roman" w:cs="Times New Roman"/>
          <w:sz w:val="24"/>
          <w:szCs w:val="24"/>
        </w:rPr>
        <w:t>NID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7B976997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abatan Fungsional </w:t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7ABAAF93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idang Ilmu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14:paraId="66EEA5FE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it Kerja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</w:p>
    <w:p w14:paraId="6C62EA65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</w:p>
    <w:p w14:paraId="29C71ED4" w14:textId="77777777" w:rsidR="00D80559" w:rsidRDefault="00D80559" w:rsidP="00233E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rdasarkan hasil kajian isi dengan sebaik-baiknya dan sebenar-benarnya memutuskan :</w:t>
      </w:r>
    </w:p>
    <w:p w14:paraId="56F6617D" w14:textId="77777777" w:rsidR="00D80559" w:rsidRDefault="00D80559" w:rsidP="00D80559">
      <w:pPr>
        <w:pStyle w:val="ListParagraph"/>
        <w:numPr>
          <w:ilvl w:val="0"/>
          <w:numId w:val="7"/>
        </w:numPr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nurut isinya valid/kurang valid*)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4506D446" w14:textId="77777777" w:rsidR="00D80559" w:rsidRDefault="00D80559" w:rsidP="00D80559">
      <w:pPr>
        <w:pStyle w:val="ListParagraph"/>
        <w:numPr>
          <w:ilvl w:val="0"/>
          <w:numId w:val="7"/>
        </w:numPr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Tata</w:t>
      </w:r>
      <w:r>
        <w:rPr>
          <w:rFonts w:ascii="Times New Roman" w:hAnsi="Times New Roman" w:cs="Times New Roman"/>
          <w:sz w:val="24"/>
          <w:szCs w:val="24"/>
        </w:rPr>
        <w:t xml:space="preserve"> penulisan baik/kurang baik*)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320A4F6E" w14:textId="77777777" w:rsidR="00D80559" w:rsidRDefault="00D80559" w:rsidP="00D80559">
      <w:pPr>
        <w:pStyle w:val="ListParagraph"/>
        <w:numPr>
          <w:ilvl w:val="0"/>
          <w:numId w:val="7"/>
        </w:numPr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nyusunan bahasa baik/kurang baik*)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50960C2C" w14:textId="77777777" w:rsidR="00D80559" w:rsidRDefault="00D80559" w:rsidP="00D80559">
      <w:pPr>
        <w:pStyle w:val="ListParagraph"/>
        <w:numPr>
          <w:ilvl w:val="0"/>
          <w:numId w:val="7"/>
        </w:numPr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setujui dan praktis digunakan/kurang praktis digunakan*) pada penelitian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275DCC54" w14:textId="77777777" w:rsidR="00D80559" w:rsidRPr="001E6795" w:rsidRDefault="00D80559" w:rsidP="00233E57">
      <w:pPr>
        <w:rPr>
          <w:rFonts w:ascii="Times New Roman" w:hAnsi="Times New Roman" w:cs="Times New Roman"/>
          <w:sz w:val="24"/>
          <w:szCs w:val="24"/>
        </w:rPr>
      </w:pPr>
      <w:r w:rsidRPr="001E6795">
        <w:rPr>
          <w:rFonts w:ascii="Times New Roman" w:hAnsi="Times New Roman" w:cs="Times New Roman"/>
          <w:sz w:val="24"/>
          <w:szCs w:val="24"/>
        </w:rPr>
        <w:t>Keputusan ini diberikan agar dipergunakan sebagaimana perlunya,</w:t>
      </w:r>
    </w:p>
    <w:p w14:paraId="54746BE9" w14:textId="77777777" w:rsidR="00D80559" w:rsidRDefault="00D80559" w:rsidP="00233E57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115CA8BB" w14:textId="77777777" w:rsidR="00D80559" w:rsidRDefault="00D80559" w:rsidP="00233E57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2AC1D4AB" w14:textId="77777777" w:rsidR="00D80559" w:rsidRPr="00ED7261" w:rsidRDefault="00D80559" w:rsidP="00233E57">
      <w:pPr>
        <w:ind w:left="50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</w:t>
      </w:r>
      <w:r w:rsidRPr="00ED7261">
        <w:rPr>
          <w:rFonts w:ascii="Times New Roman" w:hAnsi="Times New Roman" w:cs="Times New Roman"/>
          <w:sz w:val="24"/>
          <w:szCs w:val="24"/>
        </w:rPr>
        <w:t>, ………….</w:t>
      </w:r>
    </w:p>
    <w:p w14:paraId="69086994" w14:textId="77777777" w:rsidR="00D80559" w:rsidRPr="00ED7261" w:rsidRDefault="00D80559" w:rsidP="00233E57">
      <w:pPr>
        <w:ind w:left="5040"/>
        <w:rPr>
          <w:rFonts w:ascii="Times New Roman" w:hAnsi="Times New Roman" w:cs="Times New Roman"/>
          <w:sz w:val="24"/>
          <w:szCs w:val="24"/>
        </w:rPr>
      </w:pPr>
      <w:r w:rsidRPr="00ED7261">
        <w:rPr>
          <w:rFonts w:ascii="Times New Roman" w:hAnsi="Times New Roman" w:cs="Times New Roman"/>
          <w:sz w:val="24"/>
          <w:szCs w:val="24"/>
        </w:rPr>
        <w:t>Validator</w:t>
      </w:r>
    </w:p>
    <w:p w14:paraId="02C73B38" w14:textId="77777777" w:rsidR="00D80559" w:rsidRPr="00ED7261" w:rsidRDefault="00D80559" w:rsidP="00233E57">
      <w:pPr>
        <w:rPr>
          <w:rFonts w:ascii="Times New Roman" w:hAnsi="Times New Roman" w:cs="Times New Roman"/>
          <w:sz w:val="24"/>
          <w:szCs w:val="24"/>
        </w:rPr>
      </w:pPr>
    </w:p>
    <w:p w14:paraId="30378EC3" w14:textId="77777777" w:rsidR="00D80559" w:rsidRPr="00ED7261" w:rsidRDefault="00D80559" w:rsidP="00233E57">
      <w:pPr>
        <w:rPr>
          <w:rFonts w:ascii="Times New Roman" w:hAnsi="Times New Roman" w:cs="Times New Roman"/>
          <w:sz w:val="24"/>
          <w:szCs w:val="24"/>
        </w:rPr>
      </w:pPr>
    </w:p>
    <w:p w14:paraId="5E6CAA41" w14:textId="77777777" w:rsidR="00D80559" w:rsidRDefault="00D80559" w:rsidP="00233E57">
      <w:pPr>
        <w:ind w:left="5040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ED7261">
        <w:rPr>
          <w:rFonts w:ascii="Times New Roman" w:hAnsi="Times New Roman" w:cs="Times New Roman"/>
          <w:b/>
          <w:bCs/>
          <w:sz w:val="24"/>
          <w:szCs w:val="24"/>
          <w:u w:val="single"/>
        </w:rPr>
        <w:t>……………….</w:t>
      </w:r>
    </w:p>
    <w:p w14:paraId="09CC612C" w14:textId="77777777" w:rsidR="00D80559" w:rsidRDefault="00D80559" w:rsidP="00233E57">
      <w:pPr>
        <w:rPr>
          <w:rFonts w:ascii="Times New Roman" w:hAnsi="Times New Roman" w:cs="Times New Roman"/>
          <w:bCs/>
          <w:i/>
          <w:sz w:val="24"/>
          <w:szCs w:val="24"/>
          <w:lang w:val="id-ID"/>
        </w:rPr>
      </w:pPr>
    </w:p>
    <w:sectPr w:rsidR="00D80559" w:rsidSect="003E22D7">
      <w:footerReference w:type="default" r:id="rId8"/>
      <w:pgSz w:w="11906" w:h="16838" w:code="9"/>
      <w:pgMar w:top="2268" w:right="1701" w:bottom="1701" w:left="2268" w:header="1417" w:footer="1701" w:gutter="0"/>
      <w:pgNumType w:start="16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F853F9" w14:textId="77777777" w:rsidR="00DD236B" w:rsidRDefault="00DD236B" w:rsidP="003E22D7">
      <w:pPr>
        <w:spacing w:after="0" w:line="240" w:lineRule="auto"/>
      </w:pPr>
      <w:r>
        <w:separator/>
      </w:r>
    </w:p>
  </w:endnote>
  <w:endnote w:type="continuationSeparator" w:id="0">
    <w:p w14:paraId="3218E173" w14:textId="77777777" w:rsidR="00DD236B" w:rsidRDefault="00DD236B" w:rsidP="003E22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askerville Old Face">
    <w:panose1 w:val="020206020805050203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Times New Roman" w:hAnsi="Times New Roman" w:cs="Times New Roman"/>
      </w:rPr>
      <w:id w:val="20383865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EE74274" w14:textId="731C633C" w:rsidR="003E22D7" w:rsidRPr="003E22D7" w:rsidRDefault="003E22D7">
        <w:pPr>
          <w:pStyle w:val="Footer"/>
          <w:jc w:val="center"/>
          <w:rPr>
            <w:rFonts w:ascii="Times New Roman" w:hAnsi="Times New Roman" w:cs="Times New Roman"/>
          </w:rPr>
        </w:pPr>
        <w:r w:rsidRPr="003E22D7">
          <w:rPr>
            <w:rFonts w:ascii="Times New Roman" w:hAnsi="Times New Roman" w:cs="Times New Roman"/>
          </w:rPr>
          <w:fldChar w:fldCharType="begin"/>
        </w:r>
        <w:r w:rsidRPr="003E22D7">
          <w:rPr>
            <w:rFonts w:ascii="Times New Roman" w:hAnsi="Times New Roman" w:cs="Times New Roman"/>
          </w:rPr>
          <w:instrText xml:space="preserve"> PAGE   \* MERGEFORMAT </w:instrText>
        </w:r>
        <w:r w:rsidRPr="003E22D7">
          <w:rPr>
            <w:rFonts w:ascii="Times New Roman" w:hAnsi="Times New Roman" w:cs="Times New Roman"/>
          </w:rPr>
          <w:fldChar w:fldCharType="separate"/>
        </w:r>
        <w:r w:rsidRPr="003E22D7">
          <w:rPr>
            <w:rFonts w:ascii="Times New Roman" w:hAnsi="Times New Roman" w:cs="Times New Roman"/>
            <w:noProof/>
          </w:rPr>
          <w:t>2</w:t>
        </w:r>
        <w:r w:rsidRPr="003E22D7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56AD3102" w14:textId="31B3EF12" w:rsidR="003E22D7" w:rsidRPr="003E22D7" w:rsidRDefault="003E22D7" w:rsidP="003E22D7">
    <w:pPr>
      <w:pStyle w:val="Footer"/>
      <w:jc w:val="center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C5CB84" w14:textId="77777777" w:rsidR="00DD236B" w:rsidRDefault="00DD236B" w:rsidP="003E22D7">
      <w:pPr>
        <w:spacing w:after="0" w:line="240" w:lineRule="auto"/>
      </w:pPr>
      <w:r>
        <w:separator/>
      </w:r>
    </w:p>
  </w:footnote>
  <w:footnote w:type="continuationSeparator" w:id="0">
    <w:p w14:paraId="468CA118" w14:textId="77777777" w:rsidR="00DD236B" w:rsidRDefault="00DD236B" w:rsidP="003E22D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F53135"/>
    <w:multiLevelType w:val="hybridMultilevel"/>
    <w:tmpl w:val="43A0CEB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E87DDB"/>
    <w:multiLevelType w:val="hybridMultilevel"/>
    <w:tmpl w:val="68F03C8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320E24"/>
    <w:multiLevelType w:val="hybridMultilevel"/>
    <w:tmpl w:val="CBC26D8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FC31DD"/>
    <w:multiLevelType w:val="hybridMultilevel"/>
    <w:tmpl w:val="C748B704"/>
    <w:lvl w:ilvl="0" w:tplc="C040E842">
      <w:start w:val="1"/>
      <w:numFmt w:val="decimal"/>
      <w:lvlText w:val="%1)"/>
      <w:lvlJc w:val="left"/>
      <w:pPr>
        <w:ind w:left="135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4" w15:restartNumberingAfterBreak="0">
    <w:nsid w:val="085A03EA"/>
    <w:multiLevelType w:val="hybridMultilevel"/>
    <w:tmpl w:val="22F42F54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B57387"/>
    <w:multiLevelType w:val="hybridMultilevel"/>
    <w:tmpl w:val="AB92AEC4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11">
      <w:start w:val="1"/>
      <w:numFmt w:val="decimal"/>
      <w:lvlText w:val="%4)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1E4F760D"/>
    <w:multiLevelType w:val="hybridMultilevel"/>
    <w:tmpl w:val="CAFE1982"/>
    <w:lvl w:ilvl="0" w:tplc="2BA25560">
      <w:start w:val="1"/>
      <w:numFmt w:val="lowerLetter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7" w15:restartNumberingAfterBreak="0">
    <w:nsid w:val="1EBA6C66"/>
    <w:multiLevelType w:val="hybridMultilevel"/>
    <w:tmpl w:val="BE30B9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DF67B0"/>
    <w:multiLevelType w:val="hybridMultilevel"/>
    <w:tmpl w:val="6FEC19A4"/>
    <w:lvl w:ilvl="0" w:tplc="0409000F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9" w15:restartNumberingAfterBreak="0">
    <w:nsid w:val="2205513C"/>
    <w:multiLevelType w:val="hybridMultilevel"/>
    <w:tmpl w:val="5DBC743E"/>
    <w:lvl w:ilvl="0" w:tplc="0409000F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22566868"/>
    <w:multiLevelType w:val="hybridMultilevel"/>
    <w:tmpl w:val="E0A603C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2E55D80"/>
    <w:multiLevelType w:val="hybridMultilevel"/>
    <w:tmpl w:val="545E0928"/>
    <w:lvl w:ilvl="0" w:tplc="6BF28106">
      <w:start w:val="1"/>
      <w:numFmt w:val="lowerLetter"/>
      <w:lvlText w:val="%1."/>
      <w:lvlJc w:val="left"/>
      <w:pPr>
        <w:ind w:left="99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2" w15:restartNumberingAfterBreak="0">
    <w:nsid w:val="234F4F8E"/>
    <w:multiLevelType w:val="hybridMultilevel"/>
    <w:tmpl w:val="7BCA6EC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2768083C"/>
    <w:multiLevelType w:val="hybridMultilevel"/>
    <w:tmpl w:val="682A85C2"/>
    <w:lvl w:ilvl="0" w:tplc="D3701A02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2B7A21AF"/>
    <w:multiLevelType w:val="hybridMultilevel"/>
    <w:tmpl w:val="72AA72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B807FF8"/>
    <w:multiLevelType w:val="hybridMultilevel"/>
    <w:tmpl w:val="FEAC9F5E"/>
    <w:lvl w:ilvl="0" w:tplc="935CCF42">
      <w:start w:val="1"/>
      <w:numFmt w:val="decimal"/>
      <w:lvlText w:val="%1."/>
      <w:lvlJc w:val="left"/>
      <w:pPr>
        <w:ind w:left="10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2D9201CC"/>
    <w:multiLevelType w:val="hybridMultilevel"/>
    <w:tmpl w:val="44F49964"/>
    <w:lvl w:ilvl="0" w:tplc="D3701A0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A325C6B"/>
    <w:multiLevelType w:val="hybridMultilevel"/>
    <w:tmpl w:val="1C6E2D66"/>
    <w:lvl w:ilvl="0" w:tplc="64965EA4">
      <w:start w:val="1"/>
      <w:numFmt w:val="lowerLetter"/>
      <w:lvlText w:val="%1."/>
      <w:lvlJc w:val="left"/>
      <w:pPr>
        <w:ind w:left="1080" w:hanging="360"/>
      </w:pPr>
      <w:rPr>
        <w:rFonts w:hint="default"/>
        <w:b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E1562BA"/>
    <w:multiLevelType w:val="hybridMultilevel"/>
    <w:tmpl w:val="FD429188"/>
    <w:lvl w:ilvl="0" w:tplc="0409000F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3240" w:hanging="360"/>
      </w:pPr>
    </w:lvl>
    <w:lvl w:ilvl="2" w:tplc="FFFFFFFF" w:tentative="1">
      <w:start w:val="1"/>
      <w:numFmt w:val="lowerRoman"/>
      <w:lvlText w:val="%3."/>
      <w:lvlJc w:val="right"/>
      <w:pPr>
        <w:ind w:left="3960" w:hanging="180"/>
      </w:pPr>
    </w:lvl>
    <w:lvl w:ilvl="3" w:tplc="FFFFFFFF" w:tentative="1">
      <w:start w:val="1"/>
      <w:numFmt w:val="decimal"/>
      <w:lvlText w:val="%4."/>
      <w:lvlJc w:val="left"/>
      <w:pPr>
        <w:ind w:left="4680" w:hanging="360"/>
      </w:pPr>
    </w:lvl>
    <w:lvl w:ilvl="4" w:tplc="FFFFFFFF" w:tentative="1">
      <w:start w:val="1"/>
      <w:numFmt w:val="lowerLetter"/>
      <w:lvlText w:val="%5."/>
      <w:lvlJc w:val="left"/>
      <w:pPr>
        <w:ind w:left="5400" w:hanging="360"/>
      </w:pPr>
    </w:lvl>
    <w:lvl w:ilvl="5" w:tplc="FFFFFFFF" w:tentative="1">
      <w:start w:val="1"/>
      <w:numFmt w:val="lowerRoman"/>
      <w:lvlText w:val="%6."/>
      <w:lvlJc w:val="right"/>
      <w:pPr>
        <w:ind w:left="6120" w:hanging="180"/>
      </w:pPr>
    </w:lvl>
    <w:lvl w:ilvl="6" w:tplc="FFFFFFFF" w:tentative="1">
      <w:start w:val="1"/>
      <w:numFmt w:val="decimal"/>
      <w:lvlText w:val="%7."/>
      <w:lvlJc w:val="left"/>
      <w:pPr>
        <w:ind w:left="6840" w:hanging="360"/>
      </w:pPr>
    </w:lvl>
    <w:lvl w:ilvl="7" w:tplc="FFFFFFFF" w:tentative="1">
      <w:start w:val="1"/>
      <w:numFmt w:val="lowerLetter"/>
      <w:lvlText w:val="%8."/>
      <w:lvlJc w:val="left"/>
      <w:pPr>
        <w:ind w:left="7560" w:hanging="360"/>
      </w:pPr>
    </w:lvl>
    <w:lvl w:ilvl="8" w:tplc="FFFFFFFF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9" w15:restartNumberingAfterBreak="0">
    <w:nsid w:val="3F1D6A13"/>
    <w:multiLevelType w:val="hybridMultilevel"/>
    <w:tmpl w:val="4488649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4333506E"/>
    <w:multiLevelType w:val="hybridMultilevel"/>
    <w:tmpl w:val="588E94E0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3BF4765"/>
    <w:multiLevelType w:val="hybridMultilevel"/>
    <w:tmpl w:val="D6B2ED6A"/>
    <w:lvl w:ilvl="0" w:tplc="FFFFFFFF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720" w:hanging="360"/>
      </w:pPr>
    </w:lvl>
    <w:lvl w:ilvl="2" w:tplc="FFFFFFFF">
      <w:start w:val="1"/>
      <w:numFmt w:val="lowerRoman"/>
      <w:lvlText w:val="%3."/>
      <w:lvlJc w:val="right"/>
      <w:pPr>
        <w:ind w:left="2520" w:hanging="180"/>
      </w:pPr>
    </w:lvl>
    <w:lvl w:ilvl="3" w:tplc="99F8268E">
      <w:start w:val="1"/>
      <w:numFmt w:val="decimal"/>
      <w:lvlText w:val="%4."/>
      <w:lvlJc w:val="left"/>
      <w:pPr>
        <w:ind w:left="3240" w:hanging="360"/>
      </w:pPr>
      <w:rPr>
        <w:rFonts w:hint="default"/>
      </w:rPr>
    </w:lvl>
    <w:lvl w:ilvl="4" w:tplc="246480F8">
      <w:start w:val="4"/>
      <w:numFmt w:val="upperLetter"/>
      <w:lvlText w:val="%5."/>
      <w:lvlJc w:val="left"/>
      <w:pPr>
        <w:ind w:left="3960" w:hanging="360"/>
      </w:pPr>
      <w:rPr>
        <w:rFonts w:hint="default"/>
      </w:r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46A27CE6"/>
    <w:multiLevelType w:val="hybridMultilevel"/>
    <w:tmpl w:val="2FE6DCF0"/>
    <w:lvl w:ilvl="0" w:tplc="672C7CCE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48436CCA"/>
    <w:multiLevelType w:val="hybridMultilevel"/>
    <w:tmpl w:val="C3484FFC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4F830A43"/>
    <w:multiLevelType w:val="hybridMultilevel"/>
    <w:tmpl w:val="CC6609E8"/>
    <w:lvl w:ilvl="0" w:tplc="84B82444">
      <w:start w:val="3"/>
      <w:numFmt w:val="bullet"/>
      <w:lvlText w:val="-"/>
      <w:lvlJc w:val="left"/>
      <w:pPr>
        <w:ind w:left="1496" w:hanging="360"/>
      </w:pPr>
      <w:rPr>
        <w:rFonts w:ascii="Arial Narrow" w:eastAsia="Calibri" w:hAnsi="Arial Narrow" w:cs="Times New Roman" w:hint="default"/>
        <w:b w:val="0"/>
        <w:color w:val="auto"/>
      </w:rPr>
    </w:lvl>
    <w:lvl w:ilvl="1" w:tplc="04090003" w:tentative="1">
      <w:start w:val="1"/>
      <w:numFmt w:val="bullet"/>
      <w:lvlText w:val="o"/>
      <w:lvlJc w:val="left"/>
      <w:pPr>
        <w:ind w:left="221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6" w:hanging="360"/>
      </w:pPr>
      <w:rPr>
        <w:rFonts w:ascii="Wingdings" w:hAnsi="Wingdings" w:hint="default"/>
      </w:rPr>
    </w:lvl>
  </w:abstractNum>
  <w:abstractNum w:abstractNumId="25" w15:restartNumberingAfterBreak="0">
    <w:nsid w:val="55723273"/>
    <w:multiLevelType w:val="hybridMultilevel"/>
    <w:tmpl w:val="22B867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5FD04DA"/>
    <w:multiLevelType w:val="hybridMultilevel"/>
    <w:tmpl w:val="6DBC4504"/>
    <w:lvl w:ilvl="0" w:tplc="B1FCC79E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C003A43"/>
    <w:multiLevelType w:val="hybridMultilevel"/>
    <w:tmpl w:val="EEC6DBDC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  <w:i/>
        <w:sz w:val="18"/>
        <w:szCs w:val="18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63080348"/>
    <w:multiLevelType w:val="hybridMultilevel"/>
    <w:tmpl w:val="E27E87B2"/>
    <w:lvl w:ilvl="0" w:tplc="A2F4EB7E">
      <w:start w:val="1"/>
      <w:numFmt w:val="bullet"/>
      <w:lvlText w:val="-"/>
      <w:lvlJc w:val="left"/>
      <w:pPr>
        <w:ind w:left="540" w:hanging="360"/>
      </w:pPr>
      <w:rPr>
        <w:rFonts w:ascii="Baskerville Old Face" w:eastAsia="Calibri" w:hAnsi="Baskerville Old Face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29" w15:restartNumberingAfterBreak="0">
    <w:nsid w:val="6581573F"/>
    <w:multiLevelType w:val="hybridMultilevel"/>
    <w:tmpl w:val="349C9DC6"/>
    <w:lvl w:ilvl="0" w:tplc="0409000F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69506DEE"/>
    <w:multiLevelType w:val="hybridMultilevel"/>
    <w:tmpl w:val="B60434C0"/>
    <w:lvl w:ilvl="0" w:tplc="4C2A6928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1" w15:restartNumberingAfterBreak="0">
    <w:nsid w:val="699B38D7"/>
    <w:multiLevelType w:val="hybridMultilevel"/>
    <w:tmpl w:val="0BAAFE8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6FD21245"/>
    <w:multiLevelType w:val="hybridMultilevel"/>
    <w:tmpl w:val="8B70C00E"/>
    <w:lvl w:ilvl="0" w:tplc="D966ABB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70EA7F79"/>
    <w:multiLevelType w:val="hybridMultilevel"/>
    <w:tmpl w:val="1A2C8046"/>
    <w:lvl w:ilvl="0" w:tplc="0BBECD2C">
      <w:start w:val="1"/>
      <w:numFmt w:val="decimal"/>
      <w:lvlText w:val="%1."/>
      <w:lvlJc w:val="left"/>
      <w:pPr>
        <w:ind w:left="2340" w:hanging="360"/>
      </w:pPr>
      <w:rPr>
        <w:rFonts w:hint="default"/>
        <w:b w:val="0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30C5A16"/>
    <w:multiLevelType w:val="hybridMultilevel"/>
    <w:tmpl w:val="14D8100A"/>
    <w:lvl w:ilvl="0" w:tplc="0409000B">
      <w:start w:val="1"/>
      <w:numFmt w:val="bullet"/>
      <w:lvlText w:val=""/>
      <w:lvlJc w:val="left"/>
      <w:pPr>
        <w:ind w:left="1800" w:hanging="360"/>
      </w:pPr>
      <w:rPr>
        <w:rFonts w:ascii="Wingdings" w:hAnsi="Wingdings" w:hint="default"/>
        <w:sz w:val="18"/>
        <w:szCs w:val="18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5" w15:restartNumberingAfterBreak="0">
    <w:nsid w:val="75440623"/>
    <w:multiLevelType w:val="hybridMultilevel"/>
    <w:tmpl w:val="507C28F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9190047"/>
    <w:multiLevelType w:val="hybridMultilevel"/>
    <w:tmpl w:val="6B6C95C6"/>
    <w:lvl w:ilvl="0" w:tplc="7FCE5ED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79AD2AAA"/>
    <w:multiLevelType w:val="hybridMultilevel"/>
    <w:tmpl w:val="987078D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A043A55"/>
    <w:multiLevelType w:val="hybridMultilevel"/>
    <w:tmpl w:val="8DCAE6FE"/>
    <w:lvl w:ilvl="0" w:tplc="C92E715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AA1488C"/>
    <w:multiLevelType w:val="hybridMultilevel"/>
    <w:tmpl w:val="FD067044"/>
    <w:lvl w:ilvl="0" w:tplc="4600F30E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3BAA4588">
      <w:start w:val="1"/>
      <w:numFmt w:val="decimal"/>
      <w:lvlText w:val="%2."/>
      <w:lvlJc w:val="left"/>
      <w:pPr>
        <w:ind w:left="1440" w:hanging="360"/>
      </w:pPr>
      <w:rPr>
        <w:rFonts w:ascii="Times New Roman" w:eastAsia="Calibri" w:hAnsi="Times New Roman" w:cs="Times New Roman"/>
      </w:rPr>
    </w:lvl>
    <w:lvl w:ilvl="2" w:tplc="0BBECD2C">
      <w:start w:val="1"/>
      <w:numFmt w:val="decimal"/>
      <w:lvlText w:val="%3."/>
      <w:lvlJc w:val="left"/>
      <w:pPr>
        <w:ind w:left="2340" w:hanging="360"/>
      </w:pPr>
      <w:rPr>
        <w:rFonts w:hint="default"/>
        <w:b w:val="0"/>
        <w:i w:val="0"/>
      </w:rPr>
    </w:lvl>
    <w:lvl w:ilvl="3" w:tplc="5F5A76CC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D18222E2">
      <w:start w:val="1"/>
      <w:numFmt w:val="lowerLetter"/>
      <w:lvlText w:val="%6)"/>
      <w:lvlJc w:val="left"/>
      <w:pPr>
        <w:ind w:left="4500" w:hanging="360"/>
      </w:pPr>
      <w:rPr>
        <w:rFonts w:hint="default"/>
        <w:b w:val="0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C1E4BD3"/>
    <w:multiLevelType w:val="hybridMultilevel"/>
    <w:tmpl w:val="E610A920"/>
    <w:lvl w:ilvl="0" w:tplc="CFFA488A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  <w:sz w:val="22"/>
        <w:szCs w:val="22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1" w15:restartNumberingAfterBreak="0">
    <w:nsid w:val="7D311FDE"/>
    <w:multiLevelType w:val="hybridMultilevel"/>
    <w:tmpl w:val="883E163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7D920BA5"/>
    <w:multiLevelType w:val="hybridMultilevel"/>
    <w:tmpl w:val="22B867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25458319">
    <w:abstractNumId w:val="12"/>
  </w:num>
  <w:num w:numId="2" w16cid:durableId="794955326">
    <w:abstractNumId w:val="38"/>
  </w:num>
  <w:num w:numId="3" w16cid:durableId="789206890">
    <w:abstractNumId w:val="1"/>
  </w:num>
  <w:num w:numId="4" w16cid:durableId="1033336988">
    <w:abstractNumId w:val="42"/>
  </w:num>
  <w:num w:numId="5" w16cid:durableId="1483303701">
    <w:abstractNumId w:val="14"/>
  </w:num>
  <w:num w:numId="6" w16cid:durableId="393503062">
    <w:abstractNumId w:val="20"/>
  </w:num>
  <w:num w:numId="7" w16cid:durableId="1766152660">
    <w:abstractNumId w:val="32"/>
  </w:num>
  <w:num w:numId="8" w16cid:durableId="1547713807">
    <w:abstractNumId w:val="25"/>
  </w:num>
  <w:num w:numId="9" w16cid:durableId="494490322">
    <w:abstractNumId w:val="0"/>
  </w:num>
  <w:num w:numId="10" w16cid:durableId="2057311104">
    <w:abstractNumId w:val="29"/>
  </w:num>
  <w:num w:numId="11" w16cid:durableId="815756097">
    <w:abstractNumId w:val="21"/>
  </w:num>
  <w:num w:numId="12" w16cid:durableId="1384016633">
    <w:abstractNumId w:val="9"/>
  </w:num>
  <w:num w:numId="13" w16cid:durableId="790439242">
    <w:abstractNumId w:val="41"/>
  </w:num>
  <w:num w:numId="14" w16cid:durableId="1400593186">
    <w:abstractNumId w:val="8"/>
  </w:num>
  <w:num w:numId="15" w16cid:durableId="35127972">
    <w:abstractNumId w:val="18"/>
  </w:num>
  <w:num w:numId="16" w16cid:durableId="367142729">
    <w:abstractNumId w:val="39"/>
  </w:num>
  <w:num w:numId="17" w16cid:durableId="1409494682">
    <w:abstractNumId w:val="4"/>
  </w:num>
  <w:num w:numId="18" w16cid:durableId="1939365174">
    <w:abstractNumId w:val="15"/>
  </w:num>
  <w:num w:numId="19" w16cid:durableId="478495193">
    <w:abstractNumId w:val="23"/>
  </w:num>
  <w:num w:numId="20" w16cid:durableId="1459488359">
    <w:abstractNumId w:val="40"/>
  </w:num>
  <w:num w:numId="21" w16cid:durableId="1431202549">
    <w:abstractNumId w:val="22"/>
  </w:num>
  <w:num w:numId="22" w16cid:durableId="67314241">
    <w:abstractNumId w:val="3"/>
  </w:num>
  <w:num w:numId="23" w16cid:durableId="1251428660">
    <w:abstractNumId w:val="11"/>
  </w:num>
  <w:num w:numId="24" w16cid:durableId="656108960">
    <w:abstractNumId w:val="17"/>
  </w:num>
  <w:num w:numId="25" w16cid:durableId="1391687908">
    <w:abstractNumId w:val="24"/>
  </w:num>
  <w:num w:numId="26" w16cid:durableId="295378185">
    <w:abstractNumId w:val="27"/>
  </w:num>
  <w:num w:numId="27" w16cid:durableId="217787064">
    <w:abstractNumId w:val="34"/>
  </w:num>
  <w:num w:numId="28" w16cid:durableId="509105466">
    <w:abstractNumId w:val="5"/>
  </w:num>
  <w:num w:numId="29" w16cid:durableId="1431706332">
    <w:abstractNumId w:val="33"/>
  </w:num>
  <w:num w:numId="30" w16cid:durableId="364065253">
    <w:abstractNumId w:val="31"/>
  </w:num>
  <w:num w:numId="31" w16cid:durableId="1416899351">
    <w:abstractNumId w:val="10"/>
  </w:num>
  <w:num w:numId="32" w16cid:durableId="1111434934">
    <w:abstractNumId w:val="7"/>
  </w:num>
  <w:num w:numId="33" w16cid:durableId="1417820722">
    <w:abstractNumId w:val="16"/>
  </w:num>
  <w:num w:numId="34" w16cid:durableId="1376588188">
    <w:abstractNumId w:val="19"/>
  </w:num>
  <w:num w:numId="35" w16cid:durableId="1030882156">
    <w:abstractNumId w:val="2"/>
  </w:num>
  <w:num w:numId="36" w16cid:durableId="1918512891">
    <w:abstractNumId w:val="35"/>
  </w:num>
  <w:num w:numId="37" w16cid:durableId="74670432">
    <w:abstractNumId w:val="36"/>
  </w:num>
  <w:num w:numId="38" w16cid:durableId="1865745251">
    <w:abstractNumId w:val="13"/>
  </w:num>
  <w:num w:numId="39" w16cid:durableId="467938030">
    <w:abstractNumId w:val="37"/>
  </w:num>
  <w:num w:numId="40" w16cid:durableId="612903647">
    <w:abstractNumId w:val="28"/>
  </w:num>
  <w:num w:numId="41" w16cid:durableId="1694962252">
    <w:abstractNumId w:val="26"/>
  </w:num>
  <w:num w:numId="42" w16cid:durableId="313534180">
    <w:abstractNumId w:val="6"/>
  </w:num>
  <w:num w:numId="43" w16cid:durableId="788822891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2D7"/>
    <w:rsid w:val="0005547E"/>
    <w:rsid w:val="00066A0B"/>
    <w:rsid w:val="00085B24"/>
    <w:rsid w:val="00087055"/>
    <w:rsid w:val="00095F54"/>
    <w:rsid w:val="000979C0"/>
    <w:rsid w:val="000B2723"/>
    <w:rsid w:val="000D5630"/>
    <w:rsid w:val="000D775C"/>
    <w:rsid w:val="0010456A"/>
    <w:rsid w:val="001549A1"/>
    <w:rsid w:val="001957F6"/>
    <w:rsid w:val="001A5859"/>
    <w:rsid w:val="001C3C5F"/>
    <w:rsid w:val="001C6688"/>
    <w:rsid w:val="001E6C87"/>
    <w:rsid w:val="001E745C"/>
    <w:rsid w:val="00201877"/>
    <w:rsid w:val="0023033C"/>
    <w:rsid w:val="002753F7"/>
    <w:rsid w:val="00283359"/>
    <w:rsid w:val="0029258E"/>
    <w:rsid w:val="002C07C7"/>
    <w:rsid w:val="002D7282"/>
    <w:rsid w:val="002F522E"/>
    <w:rsid w:val="003168CA"/>
    <w:rsid w:val="00321C65"/>
    <w:rsid w:val="0032403F"/>
    <w:rsid w:val="00332B77"/>
    <w:rsid w:val="00337770"/>
    <w:rsid w:val="00377792"/>
    <w:rsid w:val="003D08B8"/>
    <w:rsid w:val="003D2339"/>
    <w:rsid w:val="003D25FC"/>
    <w:rsid w:val="003E1E58"/>
    <w:rsid w:val="003E22D7"/>
    <w:rsid w:val="004121DF"/>
    <w:rsid w:val="00413749"/>
    <w:rsid w:val="00426692"/>
    <w:rsid w:val="004462A9"/>
    <w:rsid w:val="00462BEF"/>
    <w:rsid w:val="004654E0"/>
    <w:rsid w:val="00480661"/>
    <w:rsid w:val="004870C1"/>
    <w:rsid w:val="004A76B3"/>
    <w:rsid w:val="004B12AC"/>
    <w:rsid w:val="004C7AEF"/>
    <w:rsid w:val="004E519A"/>
    <w:rsid w:val="004F1A53"/>
    <w:rsid w:val="004F6319"/>
    <w:rsid w:val="004F7A04"/>
    <w:rsid w:val="00501666"/>
    <w:rsid w:val="00534745"/>
    <w:rsid w:val="005350F7"/>
    <w:rsid w:val="005526A4"/>
    <w:rsid w:val="00561A68"/>
    <w:rsid w:val="00565CEE"/>
    <w:rsid w:val="00582F85"/>
    <w:rsid w:val="00583174"/>
    <w:rsid w:val="005844D8"/>
    <w:rsid w:val="00587018"/>
    <w:rsid w:val="005A5879"/>
    <w:rsid w:val="005C43FB"/>
    <w:rsid w:val="005D6C83"/>
    <w:rsid w:val="005E126B"/>
    <w:rsid w:val="005F0289"/>
    <w:rsid w:val="005F4650"/>
    <w:rsid w:val="006071B1"/>
    <w:rsid w:val="006165BE"/>
    <w:rsid w:val="006463DE"/>
    <w:rsid w:val="006A4580"/>
    <w:rsid w:val="006F3112"/>
    <w:rsid w:val="006F33A4"/>
    <w:rsid w:val="006F6A20"/>
    <w:rsid w:val="00714B2F"/>
    <w:rsid w:val="00723A3F"/>
    <w:rsid w:val="007302E0"/>
    <w:rsid w:val="00731BB6"/>
    <w:rsid w:val="007355C5"/>
    <w:rsid w:val="00775862"/>
    <w:rsid w:val="007A3AF7"/>
    <w:rsid w:val="007B6FB7"/>
    <w:rsid w:val="007D0FAA"/>
    <w:rsid w:val="007D3EE1"/>
    <w:rsid w:val="007E2CD6"/>
    <w:rsid w:val="00827FCD"/>
    <w:rsid w:val="00832A8A"/>
    <w:rsid w:val="00861DA7"/>
    <w:rsid w:val="008656BE"/>
    <w:rsid w:val="008764F1"/>
    <w:rsid w:val="008A13B6"/>
    <w:rsid w:val="008A21FC"/>
    <w:rsid w:val="008D7473"/>
    <w:rsid w:val="008E36A9"/>
    <w:rsid w:val="00942DB0"/>
    <w:rsid w:val="009465AA"/>
    <w:rsid w:val="009465AF"/>
    <w:rsid w:val="009628C6"/>
    <w:rsid w:val="00966485"/>
    <w:rsid w:val="00987E88"/>
    <w:rsid w:val="0099106F"/>
    <w:rsid w:val="009E16BC"/>
    <w:rsid w:val="009E69F7"/>
    <w:rsid w:val="00A20367"/>
    <w:rsid w:val="00A206CE"/>
    <w:rsid w:val="00A2749B"/>
    <w:rsid w:val="00A303DB"/>
    <w:rsid w:val="00A406CE"/>
    <w:rsid w:val="00A41068"/>
    <w:rsid w:val="00A458D7"/>
    <w:rsid w:val="00A944A6"/>
    <w:rsid w:val="00A96E82"/>
    <w:rsid w:val="00AC6F99"/>
    <w:rsid w:val="00AE0A65"/>
    <w:rsid w:val="00B724DF"/>
    <w:rsid w:val="00BB341D"/>
    <w:rsid w:val="00BB467D"/>
    <w:rsid w:val="00BD1072"/>
    <w:rsid w:val="00C34027"/>
    <w:rsid w:val="00C430B5"/>
    <w:rsid w:val="00C7738E"/>
    <w:rsid w:val="00C96640"/>
    <w:rsid w:val="00CA035B"/>
    <w:rsid w:val="00CB74E1"/>
    <w:rsid w:val="00CE2622"/>
    <w:rsid w:val="00D13ACA"/>
    <w:rsid w:val="00D15E8F"/>
    <w:rsid w:val="00D325BC"/>
    <w:rsid w:val="00D362B9"/>
    <w:rsid w:val="00D80559"/>
    <w:rsid w:val="00DA4E4B"/>
    <w:rsid w:val="00DC4B3A"/>
    <w:rsid w:val="00DD236B"/>
    <w:rsid w:val="00DE5D68"/>
    <w:rsid w:val="00DF57D5"/>
    <w:rsid w:val="00E06CD7"/>
    <w:rsid w:val="00E2590F"/>
    <w:rsid w:val="00E274F2"/>
    <w:rsid w:val="00E34CCC"/>
    <w:rsid w:val="00E627B3"/>
    <w:rsid w:val="00E7177A"/>
    <w:rsid w:val="00EA00C6"/>
    <w:rsid w:val="00ED5554"/>
    <w:rsid w:val="00EE32F6"/>
    <w:rsid w:val="00EE4F2B"/>
    <w:rsid w:val="00F12EAF"/>
    <w:rsid w:val="00F50E3E"/>
    <w:rsid w:val="00F8750A"/>
    <w:rsid w:val="00F97751"/>
    <w:rsid w:val="00FC750F"/>
    <w:rsid w:val="00FC7957"/>
    <w:rsid w:val="00FD1D08"/>
    <w:rsid w:val="00FF25C1"/>
    <w:rsid w:val="00FF6E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008B795"/>
  <w15:chartTrackingRefBased/>
  <w15:docId w15:val="{532FCEDF-1399-4792-8392-ABEECB8F36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E22D7"/>
  </w:style>
  <w:style w:type="paragraph" w:styleId="Heading1">
    <w:name w:val="heading 1"/>
    <w:next w:val="Normal"/>
    <w:link w:val="Heading1Char"/>
    <w:uiPriority w:val="9"/>
    <w:qFormat/>
    <w:rsid w:val="00D80559"/>
    <w:pPr>
      <w:keepNext/>
      <w:keepLines/>
      <w:spacing w:after="0"/>
      <w:ind w:left="10" w:right="452" w:hanging="10"/>
      <w:outlineLvl w:val="0"/>
    </w:pPr>
    <w:rPr>
      <w:rFonts w:ascii="Times New Roman" w:eastAsia="Times New Roman" w:hAnsi="Times New Roman" w:cs="Times New Roman"/>
      <w:color w:val="010205"/>
      <w:sz w:val="23"/>
    </w:rPr>
  </w:style>
  <w:style w:type="paragraph" w:styleId="Heading2">
    <w:name w:val="heading 2"/>
    <w:basedOn w:val="Normal"/>
    <w:next w:val="Normal"/>
    <w:link w:val="Heading2Char"/>
    <w:uiPriority w:val="9"/>
    <w:qFormat/>
    <w:rsid w:val="00D80559"/>
    <w:pPr>
      <w:widowControl w:val="0"/>
      <w:autoSpaceDE w:val="0"/>
      <w:autoSpaceDN w:val="0"/>
      <w:adjustRightInd w:val="0"/>
      <w:spacing w:after="0" w:line="240" w:lineRule="auto"/>
      <w:outlineLvl w:val="1"/>
    </w:pPr>
    <w:rPr>
      <w:rFonts w:ascii="Courier New" w:eastAsiaTheme="minorEastAsia" w:hAnsi="Courier New" w:cs="Courier New"/>
      <w:b/>
      <w:bCs/>
      <w:i/>
      <w:iCs/>
      <w:color w:val="000000"/>
      <w:sz w:val="28"/>
      <w:szCs w:val="28"/>
      <w:lang w:val="id-ID" w:eastAsia="id-ID"/>
    </w:rPr>
  </w:style>
  <w:style w:type="paragraph" w:styleId="Heading3">
    <w:name w:val="heading 3"/>
    <w:basedOn w:val="Normal"/>
    <w:next w:val="Normal"/>
    <w:link w:val="Heading3Char"/>
    <w:uiPriority w:val="99"/>
    <w:qFormat/>
    <w:rsid w:val="00D80559"/>
    <w:pPr>
      <w:widowControl w:val="0"/>
      <w:autoSpaceDE w:val="0"/>
      <w:autoSpaceDN w:val="0"/>
      <w:adjustRightInd w:val="0"/>
      <w:spacing w:after="0" w:line="240" w:lineRule="auto"/>
      <w:outlineLvl w:val="2"/>
    </w:pPr>
    <w:rPr>
      <w:rFonts w:ascii="Courier New" w:eastAsiaTheme="minorEastAsia" w:hAnsi="Courier New" w:cs="Courier New"/>
      <w:b/>
      <w:bCs/>
      <w:color w:val="000000"/>
      <w:sz w:val="26"/>
      <w:szCs w:val="26"/>
      <w:lang w:val="id-ID"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E22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22D7"/>
  </w:style>
  <w:style w:type="paragraph" w:styleId="Footer">
    <w:name w:val="footer"/>
    <w:basedOn w:val="Normal"/>
    <w:link w:val="FooterChar"/>
    <w:uiPriority w:val="99"/>
    <w:unhideWhenUsed/>
    <w:rsid w:val="003E22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22D7"/>
  </w:style>
  <w:style w:type="paragraph" w:styleId="ListParagraph">
    <w:name w:val="List Paragraph"/>
    <w:aliases w:val="Body of text,Colorful List - Accent 11,List Paragraph1,HEADING 1,Medium Grid 1 - Accent 21,Body of text+1,Body of text+2,Body of text+3,List Paragraph11,soal jawab,Body of textCxSp,Heading 11,Heading 111,sub-section"/>
    <w:basedOn w:val="Normal"/>
    <w:link w:val="ListParagraphChar"/>
    <w:uiPriority w:val="34"/>
    <w:qFormat/>
    <w:rsid w:val="00D80559"/>
    <w:pPr>
      <w:ind w:left="720"/>
      <w:contextualSpacing/>
    </w:pPr>
  </w:style>
  <w:style w:type="table" w:styleId="TableGrid">
    <w:name w:val="Table Grid"/>
    <w:aliases w:val="Tabel"/>
    <w:basedOn w:val="TableNormal"/>
    <w:uiPriority w:val="39"/>
    <w:rsid w:val="00D805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D8055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8055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ListParagraphChar">
    <w:name w:val="List Paragraph Char"/>
    <w:aliases w:val="Body of text Char,Colorful List - Accent 11 Char,List Paragraph1 Char,HEADING 1 Char,Medium Grid 1 - Accent 21 Char,Body of text+1 Char,Body of text+2 Char,Body of text+3 Char,List Paragraph11 Char,soal jawab Char,Heading 11 Char"/>
    <w:link w:val="ListParagraph"/>
    <w:uiPriority w:val="34"/>
    <w:qFormat/>
    <w:locked/>
    <w:rsid w:val="00D80559"/>
  </w:style>
  <w:style w:type="character" w:styleId="Hyperlink">
    <w:name w:val="Hyperlink"/>
    <w:uiPriority w:val="99"/>
    <w:unhideWhenUsed/>
    <w:rsid w:val="00D80559"/>
    <w:rPr>
      <w:color w:val="0000FF"/>
      <w:u w:val="single"/>
    </w:rPr>
  </w:style>
  <w:style w:type="paragraph" w:styleId="BodyText">
    <w:name w:val="Body Text"/>
    <w:basedOn w:val="Normal"/>
    <w:link w:val="BodyTextChar"/>
    <w:uiPriority w:val="99"/>
    <w:unhideWhenUsed/>
    <w:rsid w:val="00D80559"/>
    <w:pPr>
      <w:spacing w:after="120" w:line="276" w:lineRule="auto"/>
    </w:pPr>
    <w:rPr>
      <w:rFonts w:ascii="Calibri" w:eastAsia="Calibri" w:hAnsi="Calibri" w:cs="Times New Roman"/>
    </w:rPr>
  </w:style>
  <w:style w:type="character" w:customStyle="1" w:styleId="BodyTextChar">
    <w:name w:val="Body Text Char"/>
    <w:basedOn w:val="DefaultParagraphFont"/>
    <w:link w:val="BodyText"/>
    <w:uiPriority w:val="99"/>
    <w:rsid w:val="00D80559"/>
    <w:rPr>
      <w:rFonts w:ascii="Calibri" w:eastAsia="Calibri" w:hAnsi="Calibri" w:cs="Times New Roman"/>
    </w:rPr>
  </w:style>
  <w:style w:type="character" w:customStyle="1" w:styleId="Heading1Char">
    <w:name w:val="Heading 1 Char"/>
    <w:basedOn w:val="DefaultParagraphFont"/>
    <w:link w:val="Heading1"/>
    <w:rsid w:val="00D80559"/>
    <w:rPr>
      <w:rFonts w:ascii="Times New Roman" w:eastAsia="Times New Roman" w:hAnsi="Times New Roman" w:cs="Times New Roman"/>
      <w:color w:val="010205"/>
      <w:sz w:val="23"/>
    </w:rPr>
  </w:style>
  <w:style w:type="table" w:customStyle="1" w:styleId="TableGrid0">
    <w:name w:val="TableGrid"/>
    <w:rsid w:val="00D80559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Heading2Char">
    <w:name w:val="Heading 2 Char"/>
    <w:basedOn w:val="DefaultParagraphFont"/>
    <w:link w:val="Heading2"/>
    <w:rsid w:val="00D80559"/>
    <w:rPr>
      <w:rFonts w:ascii="Courier New" w:eastAsiaTheme="minorEastAsia" w:hAnsi="Courier New" w:cs="Courier New"/>
      <w:b/>
      <w:bCs/>
      <w:i/>
      <w:iCs/>
      <w:color w:val="000000"/>
      <w:sz w:val="28"/>
      <w:szCs w:val="28"/>
      <w:lang w:val="id-ID" w:eastAsia="id-ID"/>
    </w:rPr>
  </w:style>
  <w:style w:type="character" w:customStyle="1" w:styleId="Heading3Char">
    <w:name w:val="Heading 3 Char"/>
    <w:basedOn w:val="DefaultParagraphFont"/>
    <w:link w:val="Heading3"/>
    <w:uiPriority w:val="99"/>
    <w:rsid w:val="00D80559"/>
    <w:rPr>
      <w:rFonts w:ascii="Courier New" w:eastAsiaTheme="minorEastAsia" w:hAnsi="Courier New" w:cs="Courier New"/>
      <w:b/>
      <w:bCs/>
      <w:color w:val="000000"/>
      <w:sz w:val="26"/>
      <w:szCs w:val="26"/>
      <w:lang w:val="id-ID"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</Pages>
  <Words>4070</Words>
  <Characters>23202</Characters>
  <Application>Microsoft Office Word</Application>
  <DocSecurity>0</DocSecurity>
  <Lines>193</Lines>
  <Paragraphs>54</Paragraphs>
  <ScaleCrop>false</ScaleCrop>
  <Company/>
  <LinksUpToDate>false</LinksUpToDate>
  <CharactersWithSpaces>27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sti puspa</dc:creator>
  <cp:keywords/>
  <dc:description/>
  <cp:lastModifiedBy>hesti puspa</cp:lastModifiedBy>
  <cp:revision>9</cp:revision>
  <cp:lastPrinted>2023-02-13T23:14:00Z</cp:lastPrinted>
  <dcterms:created xsi:type="dcterms:W3CDTF">2023-02-13T23:10:00Z</dcterms:created>
  <dcterms:modified xsi:type="dcterms:W3CDTF">2023-02-16T04:27:00Z</dcterms:modified>
</cp:coreProperties>
</file>